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84641C" w14:textId="77777777" w:rsidR="002A2A03" w:rsidRPr="005772EF" w:rsidRDefault="002A2A03"/>
    <w:p w14:paraId="3E014DCB" w14:textId="77777777" w:rsidR="002A2A03" w:rsidRPr="005772EF" w:rsidRDefault="002A2A03" w:rsidP="001A0A79">
      <w:pPr>
        <w:ind w:firstLine="0"/>
      </w:pPr>
    </w:p>
    <w:p w14:paraId="5312482D" w14:textId="77777777" w:rsidR="002A2A03" w:rsidRPr="005772EF" w:rsidRDefault="002A2A03"/>
    <w:p w14:paraId="7F67C19B" w14:textId="77777777" w:rsidR="002A2A03" w:rsidRPr="005772EF" w:rsidRDefault="002A2A03"/>
    <w:p w14:paraId="4A7B60A7" w14:textId="77777777" w:rsidR="003C7227" w:rsidRPr="005772EF" w:rsidRDefault="003C7227" w:rsidP="002314D3">
      <w:pPr>
        <w:ind w:firstLine="0"/>
        <w:jc w:val="center"/>
      </w:pPr>
    </w:p>
    <w:p w14:paraId="7A37BE8E" w14:textId="77777777" w:rsidR="003C7227" w:rsidRPr="005772EF" w:rsidRDefault="003C7227" w:rsidP="002314D3">
      <w:pPr>
        <w:ind w:firstLine="0"/>
        <w:jc w:val="center"/>
      </w:pPr>
    </w:p>
    <w:p w14:paraId="47965043" w14:textId="77777777" w:rsidR="003C7227" w:rsidRPr="005772EF" w:rsidRDefault="003C7227" w:rsidP="002314D3">
      <w:pPr>
        <w:ind w:firstLine="0"/>
        <w:jc w:val="center"/>
      </w:pPr>
    </w:p>
    <w:p w14:paraId="6C91EBC9" w14:textId="77777777" w:rsidR="002314D3" w:rsidRPr="005772EF" w:rsidRDefault="00B30A6E" w:rsidP="002314D3">
      <w:pPr>
        <w:ind w:firstLine="0"/>
        <w:jc w:val="center"/>
      </w:pPr>
      <w:r w:rsidRPr="005772EF">
        <w:t>Skill Trades</w:t>
      </w:r>
    </w:p>
    <w:p w14:paraId="350F68DE" w14:textId="77777777" w:rsidR="002314D3" w:rsidRPr="005772EF" w:rsidRDefault="002314D3" w:rsidP="002314D3">
      <w:pPr>
        <w:spacing w:after="200" w:line="276" w:lineRule="auto"/>
        <w:ind w:firstLine="0"/>
        <w:jc w:val="center"/>
        <w:rPr>
          <w:rFonts w:eastAsia="Calibri"/>
        </w:rPr>
      </w:pPr>
      <w:r w:rsidRPr="005772EF">
        <w:rPr>
          <w:rFonts w:eastAsia="Calibri"/>
        </w:rPr>
        <w:t>Your Name (First M. Last)</w:t>
      </w:r>
    </w:p>
    <w:p w14:paraId="2B36E763" w14:textId="77777777" w:rsidR="002314D3" w:rsidRPr="005772EF" w:rsidRDefault="002314D3" w:rsidP="002314D3">
      <w:pPr>
        <w:spacing w:after="200" w:line="276" w:lineRule="auto"/>
        <w:ind w:firstLine="0"/>
        <w:jc w:val="center"/>
        <w:rPr>
          <w:rFonts w:eastAsia="Calibri"/>
        </w:rPr>
      </w:pPr>
      <w:r w:rsidRPr="005772EF">
        <w:rPr>
          <w:rFonts w:eastAsia="Calibri"/>
        </w:rPr>
        <w:t>Date</w:t>
      </w:r>
    </w:p>
    <w:p w14:paraId="24486D93" w14:textId="6760717D" w:rsidR="00632F4F" w:rsidRPr="005772EF" w:rsidRDefault="002314D3" w:rsidP="00A459FB">
      <w:pPr>
        <w:ind w:firstLine="0"/>
        <w:jc w:val="center"/>
      </w:pPr>
      <w:r w:rsidRPr="005772EF">
        <w:br w:type="page"/>
      </w:r>
    </w:p>
    <w:p w14:paraId="09A0541B" w14:textId="1A92BEE2" w:rsidR="00D64682" w:rsidRPr="005772EF" w:rsidRDefault="000A78FA" w:rsidP="00632F4F">
      <w:pPr>
        <w:ind w:firstLine="0"/>
        <w:jc w:val="center"/>
        <w:rPr>
          <w:b/>
          <w:bCs/>
        </w:rPr>
      </w:pPr>
      <w:r w:rsidRPr="005772EF">
        <w:rPr>
          <w:b/>
          <w:bCs/>
        </w:rPr>
        <w:lastRenderedPageBreak/>
        <w:t xml:space="preserve">Persuasive </w:t>
      </w:r>
      <w:r w:rsidR="00472121" w:rsidRPr="005772EF">
        <w:rPr>
          <w:b/>
          <w:bCs/>
        </w:rPr>
        <w:t>Essay on “Impact of Technology on Skilled-Trades”</w:t>
      </w:r>
    </w:p>
    <w:p w14:paraId="0AB194A9" w14:textId="1EC70E21" w:rsidR="00472121" w:rsidRPr="005772EF" w:rsidRDefault="00472121" w:rsidP="00632F4F">
      <w:pPr>
        <w:ind w:firstLine="0"/>
        <w:jc w:val="center"/>
        <w:rPr>
          <w:b/>
          <w:bCs/>
        </w:rPr>
      </w:pPr>
      <w:r w:rsidRPr="005772EF">
        <w:rPr>
          <w:b/>
          <w:bCs/>
        </w:rPr>
        <w:t>Introduction</w:t>
      </w:r>
    </w:p>
    <w:p w14:paraId="5575D0F8" w14:textId="6A1CADE7" w:rsidR="00285460" w:rsidRPr="005772EF" w:rsidRDefault="00285460" w:rsidP="00285460">
      <w:pPr>
        <w:ind w:firstLine="0"/>
        <w:rPr>
          <w:bCs/>
        </w:rPr>
      </w:pPr>
      <w:r w:rsidRPr="005772EF">
        <w:rPr>
          <w:b/>
          <w:bCs/>
        </w:rPr>
        <w:tab/>
      </w:r>
      <w:r w:rsidRPr="005772EF">
        <w:rPr>
          <w:bCs/>
        </w:rPr>
        <w:t xml:space="preserve">Today, technology is recognized as the mandatory aspect in different spheres of life. Undoubtedly, the </w:t>
      </w:r>
      <w:r w:rsidR="00C177C8" w:rsidRPr="005772EF">
        <w:rPr>
          <w:bCs/>
        </w:rPr>
        <w:t xml:space="preserve">impact of various technological advancement can never ignore in different paradigms. it is observed that people immensely dependent on different technological advancement to accomplish their daily tasks. </w:t>
      </w:r>
      <w:r w:rsidR="00C121D8" w:rsidRPr="005772EF">
        <w:rPr>
          <w:bCs/>
        </w:rPr>
        <w:t xml:space="preserve">The influence of technology on the lives of people is extremely massive that it seems difficult to imagine life without the intervention of technology. It is interesting to critically examine the influence of technology in different paradigms of life. This form of exploration helps to determine the positive or negative influence of technology. </w:t>
      </w:r>
      <w:r w:rsidR="000F717D" w:rsidRPr="005772EF">
        <w:rPr>
          <w:bCs/>
        </w:rPr>
        <w:t xml:space="preserve">The use of technology is also </w:t>
      </w:r>
      <w:r w:rsidR="00F52FBE" w:rsidRPr="005772EF">
        <w:rPr>
          <w:bCs/>
        </w:rPr>
        <w:t>increas</w:t>
      </w:r>
      <w:r w:rsidR="00242822" w:rsidRPr="005772EF">
        <w:rPr>
          <w:bCs/>
        </w:rPr>
        <w:t>ed</w:t>
      </w:r>
      <w:r w:rsidR="000F717D" w:rsidRPr="005772EF">
        <w:rPr>
          <w:bCs/>
        </w:rPr>
        <w:t xml:space="preserve"> when it comes to consideration of different p</w:t>
      </w:r>
      <w:r w:rsidR="005115C7" w:rsidRPr="005772EF">
        <w:rPr>
          <w:bCs/>
        </w:rPr>
        <w:t xml:space="preserve">rofessions. </w:t>
      </w:r>
      <w:r w:rsidR="00287ACE" w:rsidRPr="005772EF">
        <w:rPr>
          <w:bCs/>
        </w:rPr>
        <w:t xml:space="preserve">The influence of </w:t>
      </w:r>
      <w:r w:rsidR="00C47B78" w:rsidRPr="005772EF">
        <w:rPr>
          <w:bCs/>
        </w:rPr>
        <w:t xml:space="preserve">technology can explicitly observe particularly in case of </w:t>
      </w:r>
      <w:r w:rsidR="00242822" w:rsidRPr="005772EF">
        <w:rPr>
          <w:bCs/>
        </w:rPr>
        <w:t xml:space="preserve">the </w:t>
      </w:r>
      <w:r w:rsidR="00C47B78" w:rsidRPr="005772EF">
        <w:rPr>
          <w:bCs/>
        </w:rPr>
        <w:t>career path of skilled-trades. Utilization of technological feature dramatically change</w:t>
      </w:r>
      <w:r w:rsidR="00242822" w:rsidRPr="005772EF">
        <w:rPr>
          <w:bCs/>
        </w:rPr>
        <w:t>s</w:t>
      </w:r>
      <w:r w:rsidR="00C47B78" w:rsidRPr="005772EF">
        <w:rPr>
          <w:bCs/>
        </w:rPr>
        <w:t xml:space="preserve"> the conventional pattern of functioning under the domain of skilled trades.  </w:t>
      </w:r>
      <w:r w:rsidR="0054017E" w:rsidRPr="005772EF">
        <w:rPr>
          <w:bCs/>
        </w:rPr>
        <w:t xml:space="preserve">It is essential to get proper information about the general idea of skilled trades to evaluate the impact of technology in this profession. </w:t>
      </w:r>
      <w:r w:rsidR="00952901" w:rsidRPr="005772EF">
        <w:rPr>
          <w:bCs/>
        </w:rPr>
        <w:t>It is worthy to examine whether technology positively impact the performance of skilled workers or it negatively influence</w:t>
      </w:r>
      <w:r w:rsidR="00242822" w:rsidRPr="005772EF">
        <w:rPr>
          <w:bCs/>
        </w:rPr>
        <w:t>s</w:t>
      </w:r>
      <w:r w:rsidR="00952901" w:rsidRPr="005772EF">
        <w:rPr>
          <w:bCs/>
        </w:rPr>
        <w:t xml:space="preserve"> the role of individuals in </w:t>
      </w:r>
      <w:r w:rsidR="00242822" w:rsidRPr="005772EF">
        <w:rPr>
          <w:bCs/>
        </w:rPr>
        <w:t xml:space="preserve">the </w:t>
      </w:r>
      <w:r w:rsidR="00952901" w:rsidRPr="005772EF">
        <w:rPr>
          <w:bCs/>
        </w:rPr>
        <w:t xml:space="preserve">industry as skilled labor. </w:t>
      </w:r>
    </w:p>
    <w:p w14:paraId="66C75005" w14:textId="73C3665E" w:rsidR="00D64682" w:rsidRPr="00613756" w:rsidRDefault="005A5B05" w:rsidP="00F43EED">
      <w:pPr>
        <w:ind w:firstLine="0"/>
        <w:rPr>
          <w:bCs/>
        </w:rPr>
      </w:pPr>
      <w:r w:rsidRPr="005772EF">
        <w:rPr>
          <w:bCs/>
        </w:rPr>
        <w:tab/>
      </w:r>
      <w:r w:rsidR="00C24E13" w:rsidRPr="005772EF">
        <w:rPr>
          <w:bCs/>
        </w:rPr>
        <w:t xml:space="preserve"> </w:t>
      </w:r>
      <w:r w:rsidR="00D64682" w:rsidRPr="005772EF">
        <w:t xml:space="preserve">The career of skilled trades is recognized as one of the crucial professional forms that can be </w:t>
      </w:r>
      <w:r w:rsidR="004E34A6" w:rsidRPr="005772EF">
        <w:t>a source of employment for</w:t>
      </w:r>
      <w:r w:rsidR="00D64682" w:rsidRPr="005772EF">
        <w:t xml:space="preserve"> individual</w:t>
      </w:r>
      <w:r w:rsidR="004E34A6" w:rsidRPr="005772EF">
        <w:t>s</w:t>
      </w:r>
      <w:r w:rsidR="00D64682" w:rsidRPr="005772EF">
        <w:t xml:space="preserve">. Currently, the country facing the issue of shortage of labor force associated with the idea of skilled trades. It is interesting to understand that why it is immensely important to take necessary and timely measures to encourage young individuals to adopt the opportunities of skilled trades. </w:t>
      </w:r>
      <w:r w:rsidR="00E1253A" w:rsidRPr="005772EF">
        <w:t xml:space="preserve">At the first step, it is important to define the concept of skilled trades’ career effectively to offer better solutions accordingly. </w:t>
      </w:r>
      <w:r w:rsidR="00141D2F" w:rsidRPr="005772EF">
        <w:t xml:space="preserve">The jobs </w:t>
      </w:r>
      <w:r w:rsidR="00141D2F" w:rsidRPr="005772EF">
        <w:lastRenderedPageBreak/>
        <w:t>relevant to the idea of skilled trade are those specific jobs wh</w:t>
      </w:r>
      <w:r w:rsidR="00F43EED" w:rsidRPr="005772EF">
        <w:t xml:space="preserve">ich require particular training </w:t>
      </w:r>
      <w:r w:rsidR="00F43EED" w:rsidRPr="005772EF">
        <w:fldChar w:fldCharType="begin"/>
      </w:r>
      <w:r w:rsidR="00F43EED" w:rsidRPr="005772EF">
        <w:instrText xml:space="preserve"> ADDIN ZOTERO_ITEM CSL_CITATION {"citationID":"B8Sep4gB","properties":{"formattedCitation":"(Watt, 2016)","plainCitation":"(Watt, 2016)","noteIndex":0},"citationItems":[{"id":1816,"uris":["http://zotero.org/users/local/lMSdZ3dY/items/KZDWJZG6"],"uri":["http://zotero.org/users/local/lMSdZ3dY/items/KZDWJZG6"],"itemData":{"id":1816,"type":"article-journal","title":"Skilled trades to university student: luck or courage?","container-title":"Education+ Training","page":"643-654","volume":"58","issue":"6","author":[{"family":"Watt","given":"Bonnie"}],"issued":{"date-parts":[["2016"]]}}}],"schema":"https://github.com/citation-style-language/schema/raw/master/csl-citation.json"} </w:instrText>
      </w:r>
      <w:r w:rsidR="00F43EED" w:rsidRPr="005772EF">
        <w:fldChar w:fldCharType="separate"/>
      </w:r>
      <w:r w:rsidR="00F43EED" w:rsidRPr="005772EF">
        <w:t>(Watt, 2016</w:t>
      </w:r>
      <w:r w:rsidR="00190134">
        <w:t xml:space="preserve">, </w:t>
      </w:r>
      <w:r w:rsidR="00815F44">
        <w:t>pp.650</w:t>
      </w:r>
      <w:r w:rsidR="00F43EED" w:rsidRPr="005772EF">
        <w:t>)</w:t>
      </w:r>
      <w:r w:rsidR="00F43EED" w:rsidRPr="005772EF">
        <w:fldChar w:fldCharType="end"/>
      </w:r>
      <w:r w:rsidR="00F43EED" w:rsidRPr="005772EF">
        <w:t>.</w:t>
      </w:r>
      <w:r w:rsidR="00141D2F" w:rsidRPr="005772EF">
        <w:t xml:space="preserve"> A carpenter, a mechanic, or an electrician can </w:t>
      </w:r>
      <w:r w:rsidR="004E34A6" w:rsidRPr="005772EF">
        <w:t xml:space="preserve">be </w:t>
      </w:r>
      <w:r w:rsidR="00141D2F" w:rsidRPr="005772EF">
        <w:t xml:space="preserve">considered as suitable examples to determine about skilled trades’ jobs. </w:t>
      </w:r>
      <w:r w:rsidR="00E3639F" w:rsidRPr="005772EF">
        <w:t xml:space="preserve">Here the main focus is to critically analyze the concept of skilled trades and </w:t>
      </w:r>
      <w:r w:rsidR="005F2FAF" w:rsidRPr="005772EF">
        <w:t xml:space="preserve">assess the impact of technology in this field. </w:t>
      </w:r>
    </w:p>
    <w:p w14:paraId="0755C336" w14:textId="46B89060" w:rsidR="00D64682" w:rsidRPr="005772EF" w:rsidRDefault="00FE44A3" w:rsidP="00632F4F">
      <w:pPr>
        <w:ind w:firstLine="0"/>
        <w:jc w:val="center"/>
        <w:rPr>
          <w:b/>
          <w:bCs/>
        </w:rPr>
      </w:pPr>
      <w:r w:rsidRPr="005772EF">
        <w:rPr>
          <w:b/>
          <w:bCs/>
        </w:rPr>
        <w:t>Discussion</w:t>
      </w:r>
    </w:p>
    <w:p w14:paraId="002E979B" w14:textId="25C6B798" w:rsidR="00E3639F" w:rsidRPr="005772EF" w:rsidRDefault="00E3639F" w:rsidP="00C76D48">
      <w:pPr>
        <w:ind w:firstLine="0"/>
      </w:pPr>
      <w:r w:rsidRPr="005772EF">
        <w:tab/>
      </w:r>
      <w:r w:rsidR="00A4020E" w:rsidRPr="005772EF">
        <w:t>It is crucial to motivat</w:t>
      </w:r>
      <w:r w:rsidR="004E34A6" w:rsidRPr="005772EF">
        <w:t>ing</w:t>
      </w:r>
      <w:r w:rsidR="00A4020E" w:rsidRPr="005772EF">
        <w:t xml:space="preserve"> young individuals to the professional domain of skilled trade to meet the existing gap in the industries. It is revealed that many sectors of the countries facing the issue</w:t>
      </w:r>
      <w:r w:rsidR="004E34A6" w:rsidRPr="005772EF">
        <w:t xml:space="preserve"> of</w:t>
      </w:r>
      <w:r w:rsidR="00A4020E" w:rsidRPr="005772EF">
        <w:t xml:space="preserve"> shortage of skilled trade professionals. At the first step, it is crucial to identify the main reason </w:t>
      </w:r>
      <w:r w:rsidR="004E34A6" w:rsidRPr="005772EF">
        <w:t>for</w:t>
      </w:r>
      <w:r w:rsidR="00A4020E" w:rsidRPr="005772EF">
        <w:t xml:space="preserve"> this issue to propose effective and required solutions. One of the main reasons </w:t>
      </w:r>
      <w:r w:rsidR="004E34A6" w:rsidRPr="005772EF">
        <w:t>for</w:t>
      </w:r>
      <w:r w:rsidR="00A4020E" w:rsidRPr="005772EF">
        <w:t xml:space="preserve"> the shortage of skilled labor force is that individuals never receive plenty of incentive to remain </w:t>
      </w:r>
      <w:r w:rsidR="00C76D48" w:rsidRPr="005772EF">
        <w:t xml:space="preserve">motivated for the job </w:t>
      </w:r>
      <w:r w:rsidR="00C76D48" w:rsidRPr="005772EF">
        <w:fldChar w:fldCharType="begin"/>
      </w:r>
      <w:r w:rsidR="00C76D48" w:rsidRPr="005772EF">
        <w:instrText xml:space="preserve"> ADDIN ZOTERO_ITEM CSL_CITATION {"citationID":"inyNWGhe","properties":{"formattedCitation":"(Wright, 2013)","plainCitation":"(Wright, 2013)","noteIndex":0},"citationItems":[{"id":1817,"uris":["http://zotero.org/users/local/lMSdZ3dY/items/5TKNQSDM"],"uri":["http://zotero.org/users/local/lMSdZ3dY/items/5TKNQSDM"],"itemData":{"id":1817,"type":"webpage","title":"America's Skilled Trades Dilemma: Shortage Loom As Most-In-Demand Group of Workers Ages","container-title":"Forbes","author":[{"family":"Wright","given":"Joshua"}],"issued":{"date-parts":[["2013"]]}}}],"schema":"https://github.com/citation-style-language/schema/raw/master/csl-citation.json"} </w:instrText>
      </w:r>
      <w:r w:rsidR="00C76D48" w:rsidRPr="005772EF">
        <w:fldChar w:fldCharType="separate"/>
      </w:r>
      <w:r w:rsidR="00C76D48" w:rsidRPr="005772EF">
        <w:t>(Wright, 2013</w:t>
      </w:r>
      <w:r w:rsidR="00AF1AF3">
        <w:t>, paragraph 2</w:t>
      </w:r>
      <w:r w:rsidR="00C76D48" w:rsidRPr="005772EF">
        <w:t>)</w:t>
      </w:r>
      <w:r w:rsidR="00C76D48" w:rsidRPr="005772EF">
        <w:fldChar w:fldCharType="end"/>
      </w:r>
      <w:r w:rsidR="00C76D48" w:rsidRPr="005772EF">
        <w:t>.</w:t>
      </w:r>
      <w:r w:rsidR="00A4020E" w:rsidRPr="005772EF">
        <w:t xml:space="preserve"> The income level is low for the skilled trade workers that </w:t>
      </w:r>
      <w:r w:rsidR="004E34A6" w:rsidRPr="005772EF">
        <w:t>are</w:t>
      </w:r>
      <w:r w:rsidR="00A4020E" w:rsidRPr="005772EF">
        <w:t xml:space="preserve"> one critical reason </w:t>
      </w:r>
      <w:r w:rsidR="004E34A6" w:rsidRPr="005772EF">
        <w:t>for</w:t>
      </w:r>
      <w:r w:rsidR="00A4020E" w:rsidRPr="005772EF">
        <w:t xml:space="preserve"> the improper range of labor in this area. </w:t>
      </w:r>
      <w:r w:rsidR="00CF6604" w:rsidRPr="005772EF">
        <w:t>It is notable to mention that technology is positively influencing the skilled trade due to its enormous benefits. New innovations have been introduced due to the advancement in technology which increases the feat that automation may irreversibly damage the job market. Many studies identified that advancement in technology results in the automation of many occupations. Technology has been increasing at an alarming rate due to which jobs involving repetitive tasks are more likely to become automated. Technology lead towards automation which frequently relies on a combination of artificial intelligence and robotics. It is noteworthy to mention that both artificial intelligence and robotics are replacing humans for better results. Artificial intelligence is replacing human decision making with the help of data</w:t>
      </w:r>
      <w:r w:rsidR="007376EF" w:rsidRPr="005772EF">
        <w:t>-</w:t>
      </w:r>
      <w:r w:rsidR="00CF6604" w:rsidRPr="005772EF">
        <w:t xml:space="preserve">driven approach, whereas, robotics </w:t>
      </w:r>
      <w:proofErr w:type="gramStart"/>
      <w:r w:rsidR="00CF6604" w:rsidRPr="005772EF">
        <w:t>are</w:t>
      </w:r>
      <w:proofErr w:type="gramEnd"/>
      <w:r w:rsidR="00CF6604" w:rsidRPr="005772EF">
        <w:t xml:space="preserve"> replacing physical human tasks. Automation has the potential to influence the skilled trade jobs with the inclusion of these two properties that are replacing humans-based works. Technology is </w:t>
      </w:r>
      <w:r w:rsidR="00CF6604" w:rsidRPr="005772EF">
        <w:lastRenderedPageBreak/>
        <w:t xml:space="preserve">playing a major role in the construction industry and the robots are replacing humans to work in </w:t>
      </w:r>
      <w:r w:rsidR="007376EF" w:rsidRPr="005772EF">
        <w:t xml:space="preserve">an </w:t>
      </w:r>
      <w:r w:rsidR="00CF6604" w:rsidRPr="005772EF">
        <w:t xml:space="preserve">unsafe environment. It is evident that automation is cheaper as compared to the skilled labors, therefore, many organizations are focusing on technology. Improved work quality and speed made robots an effective choice for employers. Robotics and artificial intelligence may excel the mechanical motions, but it is somewhat difficult to control it. In a nutshell, technology plays a significant role in every industry as it provides increased productivity and efficiency. </w:t>
      </w:r>
    </w:p>
    <w:p w14:paraId="51A358F2" w14:textId="35AEC2D6" w:rsidR="006D6DB8" w:rsidRPr="005772EF" w:rsidRDefault="00A4020E" w:rsidP="006D6DB8">
      <w:pPr>
        <w:ind w:firstLine="0"/>
        <w:rPr>
          <w:bCs/>
        </w:rPr>
      </w:pPr>
      <w:r w:rsidRPr="005772EF">
        <w:tab/>
      </w:r>
      <w:r w:rsidR="003861F5" w:rsidRPr="005772EF">
        <w:t xml:space="preserve">It is important to determine why skilled trades are as important as college degrees. There is </w:t>
      </w:r>
      <w:r w:rsidR="004E34A6" w:rsidRPr="005772EF">
        <w:t xml:space="preserve">a </w:t>
      </w:r>
      <w:r w:rsidR="003861F5" w:rsidRPr="005772EF">
        <w:t xml:space="preserve">need </w:t>
      </w:r>
      <w:r w:rsidR="004E34A6" w:rsidRPr="005772EF">
        <w:t>for</w:t>
      </w:r>
      <w:r w:rsidR="003861F5" w:rsidRPr="005772EF">
        <w:t xml:space="preserve"> evaluating specific factors that help to establish the importance of skilled trade careers. </w:t>
      </w:r>
      <w:r w:rsidR="00FB38C2" w:rsidRPr="005772EF">
        <w:t xml:space="preserve">The role of peers is important to establish this fact that the career of skilled trade can be </w:t>
      </w:r>
      <w:r w:rsidR="00F43EED" w:rsidRPr="005772EF">
        <w:t xml:space="preserve">an </w:t>
      </w:r>
      <w:r w:rsidR="00FB38C2" w:rsidRPr="005772EF">
        <w:t>effective form of career for many students considerin</w:t>
      </w:r>
      <w:r w:rsidR="00897F7F" w:rsidRPr="005772EF">
        <w:t xml:space="preserve">g their capabilities and trends </w:t>
      </w:r>
      <w:r w:rsidR="00897F7F" w:rsidRPr="005772EF">
        <w:fldChar w:fldCharType="begin"/>
      </w:r>
      <w:r w:rsidR="00B82C09" w:rsidRPr="005772EF">
        <w:instrText xml:space="preserve"> ADDIN ZOTERO_ITEM CSL_CITATION {"citationID":"HxHvDsUf","properties":{"formattedCitation":"(Berik &amp; Bilginsoy, 2002)","plainCitation":"(Berik &amp; Bilginsoy, 2002)","noteIndex":0},"citationItems":[{"id":1819,"uris":["http://zotero.org/users/local/lMSdZ3dY/items/F3ZH8DZH"],"uri":["http://zotero.org/users/local/lMSdZ3dY/items/F3ZH8DZH"],"itemData":{"id":1819,"type":"article-journal","title":"Unions and Women's Training for the Skilled Trades in the US","container-title":"The Review of Black Political Economy","page":"97-122","volume":"29","issue":"4","author":[{"family":"Berik","given":"Günseli"},{"family":"Bilginsoy","given":"Cihan"}],"issued":{"date-parts":[["2002"]]}}}],"schema":"https://github.com/citation-style-language/schema/raw/master/csl-citation.json"} </w:instrText>
      </w:r>
      <w:r w:rsidR="00897F7F" w:rsidRPr="005772EF">
        <w:fldChar w:fldCharType="separate"/>
      </w:r>
      <w:r w:rsidR="00B82C09" w:rsidRPr="005772EF">
        <w:t>(</w:t>
      </w:r>
      <w:proofErr w:type="spellStart"/>
      <w:r w:rsidR="00B82C09" w:rsidRPr="005772EF">
        <w:t>Berik</w:t>
      </w:r>
      <w:proofErr w:type="spellEnd"/>
      <w:r w:rsidR="00B82C09" w:rsidRPr="005772EF">
        <w:t xml:space="preserve"> &amp; </w:t>
      </w:r>
      <w:proofErr w:type="spellStart"/>
      <w:r w:rsidR="00B82C09" w:rsidRPr="005772EF">
        <w:t>Bilginsoy</w:t>
      </w:r>
      <w:proofErr w:type="spellEnd"/>
      <w:r w:rsidR="00B82C09" w:rsidRPr="005772EF">
        <w:t>, 2002</w:t>
      </w:r>
      <w:r w:rsidR="00CF73C6">
        <w:t>, pp.100</w:t>
      </w:r>
      <w:r w:rsidR="00B82C09" w:rsidRPr="005772EF">
        <w:t>)</w:t>
      </w:r>
      <w:r w:rsidR="00897F7F" w:rsidRPr="005772EF">
        <w:fldChar w:fldCharType="end"/>
      </w:r>
      <w:r w:rsidR="00897F7F" w:rsidRPr="005772EF">
        <w:t>.</w:t>
      </w:r>
      <w:r w:rsidR="00FB38C2" w:rsidRPr="005772EF">
        <w:t xml:space="preserve"> </w:t>
      </w:r>
      <w:r w:rsidR="00F97894" w:rsidRPr="005772EF">
        <w:t xml:space="preserve">Learning of any specific skill can be a great reason for the students to establish their career as </w:t>
      </w:r>
      <w:r w:rsidR="00F43EED" w:rsidRPr="005772EF">
        <w:t xml:space="preserve">a </w:t>
      </w:r>
      <w:r w:rsidR="00F97894" w:rsidRPr="005772EF">
        <w:t>skilled trade professional.</w:t>
      </w:r>
      <w:r w:rsidR="006D6DB8" w:rsidRPr="005772EF">
        <w:t xml:space="preserve"> </w:t>
      </w:r>
      <w:r w:rsidR="006D6DB8" w:rsidRPr="005772EF">
        <w:rPr>
          <w:bCs/>
        </w:rPr>
        <w:t xml:space="preserve">The particular approach of skilled trades is one complex phenomenon which is related to different features of considerations. It is vital to figure out how the use of technology change the field of skilled trade and workers’ perception relevant to the completion of different tasks. The concept of skilled trade closely linked with the spectrum of technical working that can observe in different forms. The main idea of skilled trade demands individuals to gain specialized technical knowledge to perform specific tasks effectively. It is crucial to explore how the facet of technology helps workers to perform their technical responsibilities with ease and the probability of fewer errors. The side of this argument is that technological advancements in the forms of different machines and tools replace workers that eventually decrease chances of employment for skilled workers. it can rightly say that the field of skilled trades is the one which is massively influenced by the advancement of technology. The impact of technology in this paradigm can observe in both positive and negative </w:t>
      </w:r>
      <w:r w:rsidR="006D6DB8" w:rsidRPr="005772EF">
        <w:rPr>
          <w:bCs/>
        </w:rPr>
        <w:lastRenderedPageBreak/>
        <w:t>forms. It is worthy to notice that usually it is perceived that the growing idea of the use of technology negatively impacts the career of workers who perform their tasks as skilled workers. It is perceived that technological tools and advancement replace humans that eventually minimize their needs as skilled workers</w:t>
      </w:r>
      <w:r w:rsidR="002033EA">
        <w:rPr>
          <w:bCs/>
        </w:rPr>
        <w:t xml:space="preserve"> </w:t>
      </w:r>
      <w:r w:rsidR="002033EA" w:rsidRPr="005772EF">
        <w:fldChar w:fldCharType="begin"/>
      </w:r>
      <w:r w:rsidR="002033EA" w:rsidRPr="005772EF">
        <w:instrText xml:space="preserve"> ADDIN ZOTERO_ITEM CSL_CITATION {"citationID":"HxHvDsUf","properties":{"formattedCitation":"(Berik &amp; Bilginsoy, 2002)","plainCitation":"(Berik &amp; Bilginsoy, 2002)","noteIndex":0},"citationItems":[{"id":1819,"uris":["http://zotero.org/users/local/lMSdZ3dY/items/F3ZH8DZH"],"uri":["http://zotero.org/users/local/lMSdZ3dY/items/F3ZH8DZH"],"itemData":{"id":1819,"type":"article-journal","title":"Unions and Women's Training for the Skilled Trades in the US","container-title":"The Review of Black Political Economy","page":"97-122","volume":"29","issue":"4","author":[{"family":"Berik","given":"Günseli"},{"family":"Bilginsoy","given":"Cihan"}],"issued":{"date-parts":[["2002"]]}}}],"schema":"https://github.com/citation-style-language/schema/raw/master/csl-citation.json"} </w:instrText>
      </w:r>
      <w:r w:rsidR="002033EA" w:rsidRPr="005772EF">
        <w:fldChar w:fldCharType="separate"/>
      </w:r>
      <w:r w:rsidR="002033EA" w:rsidRPr="005772EF">
        <w:t>(</w:t>
      </w:r>
      <w:proofErr w:type="spellStart"/>
      <w:r w:rsidR="002033EA" w:rsidRPr="005772EF">
        <w:t>Berik</w:t>
      </w:r>
      <w:proofErr w:type="spellEnd"/>
      <w:r w:rsidR="002033EA" w:rsidRPr="005772EF">
        <w:t xml:space="preserve"> &amp; </w:t>
      </w:r>
      <w:proofErr w:type="spellStart"/>
      <w:r w:rsidR="002033EA" w:rsidRPr="005772EF">
        <w:t>Bilginsoy</w:t>
      </w:r>
      <w:proofErr w:type="spellEnd"/>
      <w:r w:rsidR="002033EA" w:rsidRPr="005772EF">
        <w:t>, 2002</w:t>
      </w:r>
      <w:r w:rsidR="002033EA">
        <w:t>, pp.</w:t>
      </w:r>
      <w:r w:rsidR="00D51351">
        <w:t>112</w:t>
      </w:r>
      <w:r w:rsidR="002033EA" w:rsidRPr="005772EF">
        <w:t>)</w:t>
      </w:r>
      <w:r w:rsidR="002033EA" w:rsidRPr="005772EF">
        <w:fldChar w:fldCharType="end"/>
      </w:r>
      <w:r w:rsidR="00D51351">
        <w:t>.</w:t>
      </w:r>
      <w:bookmarkStart w:id="0" w:name="_GoBack"/>
      <w:bookmarkEnd w:id="0"/>
      <w:r w:rsidR="006D6DB8" w:rsidRPr="005772EF">
        <w:rPr>
          <w:bCs/>
        </w:rPr>
        <w:t xml:space="preserve"> Replacement of workers through different advanced machines is established as the negative impact of technology in the career of skilled trades. On the other hand, the positive influence of technology recognized as the effective intervention of technological tools that allow workers to perform their tasks more appropriately and efficiently. </w:t>
      </w:r>
    </w:p>
    <w:p w14:paraId="3F0D7886" w14:textId="59DB83BC" w:rsidR="006D6DB8" w:rsidRPr="005772EF" w:rsidRDefault="0029095E" w:rsidP="004A5654">
      <w:pPr>
        <w:rPr>
          <w:bCs/>
        </w:rPr>
      </w:pPr>
      <w:r w:rsidRPr="005772EF">
        <w:t xml:space="preserve">There are many different factors that influence the entire perspective of skilled trade as the career. It is recommended for young individuals to consider it as </w:t>
      </w:r>
      <w:r w:rsidR="00F43EED" w:rsidRPr="005772EF">
        <w:t>a</w:t>
      </w:r>
      <w:r w:rsidRPr="005772EF">
        <w:t xml:space="preserve"> valuable professional option according to their feasibility. It is observed that some students are not able to complete their four</w:t>
      </w:r>
      <w:r w:rsidR="00F43EED" w:rsidRPr="005772EF">
        <w:t>-</w:t>
      </w:r>
      <w:r w:rsidRPr="005772EF">
        <w:t>year program of college degree due to</w:t>
      </w:r>
      <w:r w:rsidR="00930646" w:rsidRPr="005772EF">
        <w:t xml:space="preserve"> time and financial constraints </w:t>
      </w:r>
      <w:r w:rsidR="00930646" w:rsidRPr="005772EF">
        <w:fldChar w:fldCharType="begin"/>
      </w:r>
      <w:r w:rsidR="00930646" w:rsidRPr="005772EF">
        <w:instrText xml:space="preserve"> ADDIN ZOTERO_ITEM CSL_CITATION {"citationID":"4RSMykHB","properties":{"formattedCitation":"(Mayersohn, 2017)","plainCitation":"(Mayersohn, 2017)","noteIndex":0},"citationItems":[{"id":1818,"uris":["http://zotero.org/users/local/lMSdZ3dY/items/LH3M5EC5"],"uri":["http://zotero.org/users/local/lMSdZ3dY/items/LH3M5EC5"],"itemData":{"id":1818,"type":"webpage","title":"Shortage of Auto Mechanics Has Dealerships Taking Action","container-title":"The New York Times","author":[{"family":"Mayersohn","given":"Norman"}],"issued":{"date-parts":[["2017"]]}}}],"schema":"https://github.com/citation-style-language/schema/raw/master/csl-citation.json"} </w:instrText>
      </w:r>
      <w:r w:rsidR="00930646" w:rsidRPr="005772EF">
        <w:fldChar w:fldCharType="separate"/>
      </w:r>
      <w:r w:rsidR="00930646" w:rsidRPr="005772EF">
        <w:t>(</w:t>
      </w:r>
      <w:proofErr w:type="spellStart"/>
      <w:r w:rsidR="00930646" w:rsidRPr="005772EF">
        <w:t>Mayersohn</w:t>
      </w:r>
      <w:proofErr w:type="spellEnd"/>
      <w:r w:rsidR="00930646" w:rsidRPr="005772EF">
        <w:t>, 2017</w:t>
      </w:r>
      <w:r w:rsidR="007D54C2">
        <w:t>, paragraph 3</w:t>
      </w:r>
      <w:r w:rsidR="00930646" w:rsidRPr="005772EF">
        <w:t>)</w:t>
      </w:r>
      <w:r w:rsidR="00930646" w:rsidRPr="005772EF">
        <w:fldChar w:fldCharType="end"/>
      </w:r>
      <w:r w:rsidR="00930646" w:rsidRPr="005772EF">
        <w:t>.</w:t>
      </w:r>
      <w:r w:rsidRPr="005772EF">
        <w:t xml:space="preserve"> Skilled trade career can </w:t>
      </w:r>
      <w:r w:rsidR="00F43EED" w:rsidRPr="005772EF">
        <w:t xml:space="preserve">be </w:t>
      </w:r>
      <w:r w:rsidRPr="005772EF">
        <w:t>referred</w:t>
      </w:r>
      <w:r w:rsidR="00F43EED" w:rsidRPr="005772EF">
        <w:t xml:space="preserve"> to</w:t>
      </w:r>
      <w:r w:rsidRPr="005772EF">
        <w:t xml:space="preserve"> as the viable opportunity for the students concerning their suitability. </w:t>
      </w:r>
      <w:r w:rsidR="00822DC7" w:rsidRPr="005772EF">
        <w:rPr>
          <w:bCs/>
        </w:rPr>
        <w:t xml:space="preserve">When it comes to the overall idea of the impact of technology specifically for the professional field of skilled trades than it is also essential to figure out the positive impacts of this certain approach. The positive influence of machines and growing technological advancements can observe in many different domains. Undoubtedly, the approach of technology makes it easy for organizations to achieve their complex targets without the risk of errors. Machines are used in different forms to perform the tasks which were initially performed by skilled workers. The accomplishment of different tasks through humans is a time-consuming practice which is now avoided by the business organizations to gain maximum output in a short span of time. There is the option of using different technological tools and instruments to perform the tasks effectively and efficiently. The approach of technology has the capacity to </w:t>
      </w:r>
      <w:r w:rsidR="00822DC7" w:rsidRPr="005772EF">
        <w:rPr>
          <w:bCs/>
        </w:rPr>
        <w:lastRenderedPageBreak/>
        <w:t xml:space="preserve">do wonders for the field of skilled trade through the provision of different tasks is the minimum range of time and according to the actual requirements. </w:t>
      </w:r>
    </w:p>
    <w:p w14:paraId="38FE80DF" w14:textId="3739564A" w:rsidR="00822DC7" w:rsidRPr="005772EF" w:rsidRDefault="00822DC7" w:rsidP="006D6DB8">
      <w:pPr>
        <w:rPr>
          <w:bCs/>
        </w:rPr>
      </w:pPr>
      <w:r w:rsidRPr="005772EF">
        <w:rPr>
          <w:bCs/>
        </w:rPr>
        <w:t>Currently, the professional spectrum of skilled trade can never imagine without the active involvement of technological developments that appears in many different forms. The existing connection between the domains of technology and the profession of skilled trade can effectively understand through the example of the specific thing identify as robots. Currently,</w:t>
      </w:r>
      <w:r w:rsidR="007376EF" w:rsidRPr="005772EF">
        <w:rPr>
          <w:bCs/>
        </w:rPr>
        <w:t xml:space="preserve"> the </w:t>
      </w:r>
      <w:r w:rsidRPr="005772EF">
        <w:rPr>
          <w:bCs/>
        </w:rPr>
        <w:t xml:space="preserve">application of robots in case of skilled trade profession is </w:t>
      </w:r>
      <w:r w:rsidR="007376EF" w:rsidRPr="005772EF">
        <w:rPr>
          <w:bCs/>
        </w:rPr>
        <w:t xml:space="preserve">a </w:t>
      </w:r>
      <w:r w:rsidRPr="005772EF">
        <w:rPr>
          <w:bCs/>
        </w:rPr>
        <w:t xml:space="preserve">popular trend that appears in many different forms. Robots replace the job positions of humans by establishing proper consideration and execution of different tasks. The argument of </w:t>
      </w:r>
      <w:r w:rsidR="007376EF" w:rsidRPr="005772EF">
        <w:rPr>
          <w:bCs/>
        </w:rPr>
        <w:t xml:space="preserve">the </w:t>
      </w:r>
      <w:r w:rsidRPr="005772EF">
        <w:rPr>
          <w:bCs/>
        </w:rPr>
        <w:t xml:space="preserve">impact of technology can never consider complete without the exploration of </w:t>
      </w:r>
      <w:r w:rsidR="007376EF" w:rsidRPr="005772EF">
        <w:rPr>
          <w:bCs/>
        </w:rPr>
        <w:t xml:space="preserve">the </w:t>
      </w:r>
      <w:r w:rsidRPr="005772EF">
        <w:rPr>
          <w:bCs/>
        </w:rPr>
        <w:t xml:space="preserve">positive influence of technology in this particular paradigm. The application of technology can better perceive through the example of </w:t>
      </w:r>
      <w:r w:rsidR="007376EF" w:rsidRPr="005772EF">
        <w:rPr>
          <w:bCs/>
        </w:rPr>
        <w:t xml:space="preserve">an </w:t>
      </w:r>
      <w:r w:rsidRPr="005772EF">
        <w:rPr>
          <w:bCs/>
        </w:rPr>
        <w:t>object of robots used for various skilled tasks</w:t>
      </w:r>
      <w:r w:rsidR="004670B1">
        <w:rPr>
          <w:bCs/>
        </w:rPr>
        <w:t xml:space="preserve"> </w:t>
      </w:r>
      <w:r w:rsidR="004670B1" w:rsidRPr="005772EF">
        <w:t>(</w:t>
      </w:r>
      <w:proofErr w:type="spellStart"/>
      <w:r w:rsidR="004670B1" w:rsidRPr="005772EF">
        <w:t>Hipes</w:t>
      </w:r>
      <w:proofErr w:type="spellEnd"/>
      <w:r w:rsidR="004670B1" w:rsidRPr="005772EF">
        <w:t xml:space="preserve"> &amp; Marinoni, 2005</w:t>
      </w:r>
      <w:r w:rsidR="004670B1">
        <w:t xml:space="preserve">, </w:t>
      </w:r>
      <w:r w:rsidR="004670B1">
        <w:t>1).</w:t>
      </w:r>
      <w:r w:rsidRPr="005772EF">
        <w:rPr>
          <w:bCs/>
        </w:rPr>
        <w:t xml:space="preserve"> Application of robots positively influence</w:t>
      </w:r>
      <w:r w:rsidR="007376EF" w:rsidRPr="005772EF">
        <w:rPr>
          <w:bCs/>
        </w:rPr>
        <w:t>s</w:t>
      </w:r>
      <w:r w:rsidRPr="005772EF">
        <w:rPr>
          <w:bCs/>
        </w:rPr>
        <w:t xml:space="preserve"> the functioning of workers’ performance and overall productivity of the field of skilled trade. There are some established and complex areas where it become</w:t>
      </w:r>
      <w:r w:rsidR="007376EF" w:rsidRPr="005772EF">
        <w:rPr>
          <w:bCs/>
        </w:rPr>
        <w:t>s</w:t>
      </w:r>
      <w:r w:rsidRPr="005772EF">
        <w:rPr>
          <w:bCs/>
        </w:rPr>
        <w:t xml:space="preserve"> difficult for humans to perform their tasks such as </w:t>
      </w:r>
      <w:r w:rsidR="007376EF" w:rsidRPr="005772EF">
        <w:rPr>
          <w:bCs/>
        </w:rPr>
        <w:t xml:space="preserve">the </w:t>
      </w:r>
      <w:r w:rsidRPr="005772EF">
        <w:rPr>
          <w:bCs/>
        </w:rPr>
        <w:t xml:space="preserve">unsafe natural environment. The role of robots is crucial in </w:t>
      </w:r>
      <w:r w:rsidR="007376EF" w:rsidRPr="005772EF">
        <w:rPr>
          <w:bCs/>
        </w:rPr>
        <w:t xml:space="preserve">a </w:t>
      </w:r>
      <w:r w:rsidRPr="005772EF">
        <w:rPr>
          <w:bCs/>
        </w:rPr>
        <w:t xml:space="preserve">sensitive working environment that eventually established as </w:t>
      </w:r>
      <w:r w:rsidR="007376EF" w:rsidRPr="005772EF">
        <w:rPr>
          <w:bCs/>
        </w:rPr>
        <w:t xml:space="preserve">a </w:t>
      </w:r>
      <w:r w:rsidRPr="005772EF">
        <w:rPr>
          <w:bCs/>
        </w:rPr>
        <w:t xml:space="preserve">great help for skilled workers to perform their tasks without any hazards.  </w:t>
      </w:r>
    </w:p>
    <w:p w14:paraId="4BAE2385" w14:textId="77777777" w:rsidR="00466F78" w:rsidRDefault="0029095E" w:rsidP="004A5654">
      <w:pPr>
        <w:rPr>
          <w:bCs/>
        </w:rPr>
      </w:pPr>
      <w:r w:rsidRPr="005772EF">
        <w:t xml:space="preserve">Exploration of various reasons </w:t>
      </w:r>
      <w:r w:rsidR="00F43EED" w:rsidRPr="005772EF">
        <w:t>for</w:t>
      </w:r>
      <w:r w:rsidRPr="005772EF">
        <w:t xml:space="preserve"> </w:t>
      </w:r>
      <w:r w:rsidR="00F43EED" w:rsidRPr="005772EF">
        <w:t xml:space="preserve">a </w:t>
      </w:r>
      <w:r w:rsidRPr="005772EF">
        <w:t xml:space="preserve">shortage of skilled trade career in the country is useful to offer better solutions. </w:t>
      </w:r>
      <w:r w:rsidR="006E5BAF" w:rsidRPr="005772EF">
        <w:t>Currently, there are many industries in the country who are facing the issue of lack of skilled labor force. This certain concern can be turn</w:t>
      </w:r>
      <w:r w:rsidR="00F43EED" w:rsidRPr="005772EF">
        <w:t>ed</w:t>
      </w:r>
      <w:r w:rsidR="006E5BAF" w:rsidRPr="005772EF">
        <w:t xml:space="preserve"> as the major concern in </w:t>
      </w:r>
      <w:r w:rsidR="007376EF" w:rsidRPr="005772EF">
        <w:t xml:space="preserve">the </w:t>
      </w:r>
      <w:r w:rsidR="006E5BAF" w:rsidRPr="005772EF">
        <w:t xml:space="preserve">future if </w:t>
      </w:r>
      <w:r w:rsidR="004A5654" w:rsidRPr="005772EF">
        <w:t>necessary,</w:t>
      </w:r>
      <w:r w:rsidR="006E5BAF" w:rsidRPr="005772EF">
        <w:t xml:space="preserve"> actions will not be taken. </w:t>
      </w:r>
      <w:r w:rsidR="003C16CC" w:rsidRPr="005772EF">
        <w:t xml:space="preserve">Retiring workers is established as one of the great reasons </w:t>
      </w:r>
      <w:r w:rsidR="00F43EED" w:rsidRPr="005772EF">
        <w:t>for</w:t>
      </w:r>
      <w:r w:rsidR="003C16CC" w:rsidRPr="005772EF">
        <w:t xml:space="preserve"> the prevailing issue of </w:t>
      </w:r>
      <w:r w:rsidR="00F43EED" w:rsidRPr="005772EF">
        <w:t xml:space="preserve">the </w:t>
      </w:r>
      <w:r w:rsidR="003C16CC" w:rsidRPr="005772EF">
        <w:t xml:space="preserve">skilled trade workforce. </w:t>
      </w:r>
      <w:r w:rsidR="00F43EED" w:rsidRPr="005772EF">
        <w:t>The w</w:t>
      </w:r>
      <w:r w:rsidR="004138C6" w:rsidRPr="005772EF">
        <w:t xml:space="preserve">orking period for skilled workers is short because </w:t>
      </w:r>
      <w:r w:rsidR="00F43EED" w:rsidRPr="005772EF">
        <w:t xml:space="preserve">the </w:t>
      </w:r>
      <w:r w:rsidR="004138C6" w:rsidRPr="005772EF">
        <w:t>immense level of physical stamina is require</w:t>
      </w:r>
      <w:r w:rsidR="00F43EED" w:rsidRPr="005772EF">
        <w:t>d</w:t>
      </w:r>
      <w:r w:rsidR="004138C6" w:rsidRPr="005772EF">
        <w:t xml:space="preserve"> to accomplish </w:t>
      </w:r>
      <w:r w:rsidR="004138C6" w:rsidRPr="005772EF">
        <w:lastRenderedPageBreak/>
        <w:t>tasks. It is observed that companies of the country never able to replace retirees with the</w:t>
      </w:r>
      <w:r w:rsidR="00B82C09" w:rsidRPr="005772EF">
        <w:t xml:space="preserve"> capable alternative workforce </w:t>
      </w:r>
      <w:r w:rsidR="00B82C09" w:rsidRPr="005772EF">
        <w:fldChar w:fldCharType="begin"/>
      </w:r>
      <w:r w:rsidR="00B82C09" w:rsidRPr="005772EF">
        <w:instrText xml:space="preserve"> ADDIN ZOTERO_ITEM CSL_CITATION {"citationID":"HsAqtUUk","properties":{"formattedCitation":"(Hipes &amp; Marinoni, 2005)","plainCitation":"(Hipes &amp; Marinoni, 2005)","noteIndex":0},"citationItems":[{"id":1821,"uris":["http://zotero.org/users/local/lMSdZ3dY/items/WU7ME42T"],"uri":["http://zotero.org/users/local/lMSdZ3dY/items/WU7ME42T"],"itemData":{"id":1821,"type":"article-journal","title":"Skilled trades mentoring","container-title":"Benefits Compensation Digest","page":"1-4","volume":"42","issue":"8","author":[{"family":"Hipes","given":"Howard"},{"family":"Marinoni","given":"Ann"}],"issued":{"date-parts":[["2005"]]}}}],"schema":"https://github.com/citation-style-language/schema/raw/master/csl-citation.json"} </w:instrText>
      </w:r>
      <w:r w:rsidR="00B82C09" w:rsidRPr="005772EF">
        <w:fldChar w:fldCharType="separate"/>
      </w:r>
      <w:r w:rsidR="00B82C09" w:rsidRPr="005772EF">
        <w:t>(</w:t>
      </w:r>
      <w:proofErr w:type="spellStart"/>
      <w:r w:rsidR="00B82C09" w:rsidRPr="005772EF">
        <w:t>Hipes</w:t>
      </w:r>
      <w:proofErr w:type="spellEnd"/>
      <w:r w:rsidR="00B82C09" w:rsidRPr="005772EF">
        <w:t xml:space="preserve"> &amp; Marinoni, 2005</w:t>
      </w:r>
      <w:r w:rsidR="004A5654">
        <w:t>, 3</w:t>
      </w:r>
      <w:r w:rsidR="00B82C09" w:rsidRPr="005772EF">
        <w:t>)</w:t>
      </w:r>
      <w:r w:rsidR="00B82C09" w:rsidRPr="005772EF">
        <w:fldChar w:fldCharType="end"/>
      </w:r>
      <w:r w:rsidR="00B82C09" w:rsidRPr="005772EF">
        <w:t xml:space="preserve">. </w:t>
      </w:r>
      <w:r w:rsidR="005344DF" w:rsidRPr="005772EF">
        <w:t>The energy bo</w:t>
      </w:r>
      <w:r w:rsidR="00F43EED" w:rsidRPr="005772EF">
        <w:t>om is reflected as another reason for</w:t>
      </w:r>
      <w:r w:rsidR="005344DF" w:rsidRPr="005772EF">
        <w:t xml:space="preserve"> </w:t>
      </w:r>
      <w:r w:rsidR="00F43EED" w:rsidRPr="005772EF">
        <w:t xml:space="preserve">the </w:t>
      </w:r>
      <w:r w:rsidR="005344DF" w:rsidRPr="005772EF">
        <w:t>shortage of skilled trade professionals. There are many vacant job positions as compare</w:t>
      </w:r>
      <w:r w:rsidR="00F43EED" w:rsidRPr="005772EF">
        <w:t>d</w:t>
      </w:r>
      <w:r w:rsidR="005344DF" w:rsidRPr="005772EF">
        <w:t xml:space="preserve"> to </w:t>
      </w:r>
      <w:r w:rsidR="00F43EED" w:rsidRPr="005772EF">
        <w:t xml:space="preserve">the </w:t>
      </w:r>
      <w:r w:rsidR="005344DF" w:rsidRPr="005772EF">
        <w:t>available workforce.</w:t>
      </w:r>
      <w:r w:rsidR="006D6DB8" w:rsidRPr="005772EF">
        <w:t xml:space="preserve"> </w:t>
      </w:r>
      <w:r w:rsidR="006D6DB8" w:rsidRPr="005772EF">
        <w:rPr>
          <w:bCs/>
        </w:rPr>
        <w:t xml:space="preserve">Currently, the particular sector of skilled trades is going through with different serious concerns that require necessary attention. It is established that the country is facing the challenge of a shortage of skilled workforce for the particular skilled tasks. It is essential to investigate the entire phenomenon and propose a better solution considering the impact of technology on the field of skilled trade. It is necessary to establish how positively or negatively technology play its role to enhance the overall working prospect of the field of skilled trade. This form of consideration also assists to determine its impact on the potential employment opportunities for skilled workers. The idea of a growing trend of technology in the field of skilled trade can observe from the phase of considering this field as the career. It is observed that there are a number of individuals who adopt the approach of transition from the field of </w:t>
      </w:r>
      <w:r w:rsidR="007376EF" w:rsidRPr="005772EF">
        <w:rPr>
          <w:bCs/>
        </w:rPr>
        <w:t xml:space="preserve">a </w:t>
      </w:r>
      <w:r w:rsidR="006D6DB8" w:rsidRPr="005772EF">
        <w:rPr>
          <w:bCs/>
        </w:rPr>
        <w:t xml:space="preserve">skilled trade to the other fields. It is significant to explore the main causes of this growing trend. This specific phenomenon can observe through the example of the transition of skilled workers from the profession of skilled trades to teaching. It is vital to discover what specific factors compels workers to shift their services to other professions. </w:t>
      </w:r>
    </w:p>
    <w:p w14:paraId="162AACB9" w14:textId="1B634DD8" w:rsidR="006D6DB8" w:rsidRPr="005772EF" w:rsidRDefault="006D6DB8" w:rsidP="004A5654">
      <w:pPr>
        <w:rPr>
          <w:bCs/>
        </w:rPr>
      </w:pPr>
      <w:r w:rsidRPr="005772EF">
        <w:rPr>
          <w:bCs/>
        </w:rPr>
        <w:t xml:space="preserve">Low-income level and increasing replacement of workers in the form of machines are the main factors concerning the broad idea of the issue of a low number of skilled workers in the country. It is perceived by many experts that technology is one great feature which is killing job opportunities for the skilled workers because currently it is preferred to use different machines to complete different technical tasks without any error and on time. This particular argument can better understand through the example of specific technological advancement. The increasing </w:t>
      </w:r>
      <w:r w:rsidRPr="005772EF">
        <w:rPr>
          <w:bCs/>
        </w:rPr>
        <w:lastRenderedPageBreak/>
        <w:t xml:space="preserve">trend of robots can be used as an example to explore the idea that how significantly technology influence the role of workers in the particular career path of skilled trade. The option of robots and different forms of automation are greatly utilized by corporate organizations to achieve targets of better performance and attainment of professional goals. </w:t>
      </w:r>
    </w:p>
    <w:p w14:paraId="424268D4" w14:textId="77777777" w:rsidR="006D6DB8" w:rsidRPr="005772EF" w:rsidRDefault="006D6DB8" w:rsidP="006D6DB8">
      <w:pPr>
        <w:ind w:firstLine="0"/>
        <w:rPr>
          <w:bCs/>
        </w:rPr>
      </w:pPr>
      <w:r w:rsidRPr="005772EF">
        <w:rPr>
          <w:bCs/>
        </w:rPr>
        <w:tab/>
        <w:t xml:space="preserve">The expectation of professional work in case of robots eventually influence the career opportunities for skilled workers. The prospect of job scope is minimized after the exploration of the main idea of using robots to perform different specialized skill tasks. Workers losing their jobs because the active role of technological formations appeared in many different forms specifically in the field of skilled trade profession. The increasing tendency of use of technological development in the field of skilled trade impact the role of skilled workers in both positive and negative forms. When it comes to the realization that there are fewer options of job opportunities for skilled workforce due to the utilization of robots in this field than it is established as the negative influence of technology on the profession of skilled trade. Recently, young individuals are more prone to adopt fields other than skilled trade due to the perspective of low wages. Higher management greatly invests to utilize different technological advancements to accomplish different and difficult technical tasks through the use of advanced machines and automation. Increasing the prospect of machines and other technological advancements make it essential to think that how the option of the skilled labor force for the field of skilled trades can survive in the era of automation. </w:t>
      </w:r>
    </w:p>
    <w:p w14:paraId="05C01F6D" w14:textId="36825D4F" w:rsidR="006D6DB8" w:rsidRPr="005772EF" w:rsidRDefault="006D6DB8" w:rsidP="006D6DB8">
      <w:pPr>
        <w:ind w:firstLine="0"/>
        <w:rPr>
          <w:bCs/>
        </w:rPr>
      </w:pPr>
    </w:p>
    <w:p w14:paraId="31C5580D" w14:textId="795D9504" w:rsidR="0029095E" w:rsidRPr="005772EF" w:rsidRDefault="0029095E" w:rsidP="006D6DB8"/>
    <w:p w14:paraId="6E557B04" w14:textId="77777777" w:rsidR="00466F78" w:rsidRDefault="00466F78" w:rsidP="005344DF">
      <w:pPr>
        <w:ind w:firstLine="0"/>
        <w:jc w:val="center"/>
        <w:rPr>
          <w:b/>
          <w:bCs/>
        </w:rPr>
      </w:pPr>
    </w:p>
    <w:p w14:paraId="75296D3E" w14:textId="77777777" w:rsidR="00466F78" w:rsidRDefault="00466F78" w:rsidP="005344DF">
      <w:pPr>
        <w:ind w:firstLine="0"/>
        <w:jc w:val="center"/>
        <w:rPr>
          <w:b/>
          <w:bCs/>
        </w:rPr>
      </w:pPr>
    </w:p>
    <w:p w14:paraId="7ACFB3D5" w14:textId="605D44E8" w:rsidR="00D64682" w:rsidRPr="005772EF" w:rsidRDefault="00FE44A3" w:rsidP="005344DF">
      <w:pPr>
        <w:ind w:firstLine="0"/>
        <w:jc w:val="center"/>
        <w:rPr>
          <w:b/>
          <w:bCs/>
        </w:rPr>
      </w:pPr>
      <w:r w:rsidRPr="005772EF">
        <w:rPr>
          <w:b/>
          <w:bCs/>
        </w:rPr>
        <w:lastRenderedPageBreak/>
        <w:t>Conclusion</w:t>
      </w:r>
    </w:p>
    <w:p w14:paraId="0D32EA58" w14:textId="017DD758" w:rsidR="00490558" w:rsidRPr="005772EF" w:rsidRDefault="005344DF" w:rsidP="00F43EED">
      <w:pPr>
        <w:ind w:firstLine="0"/>
      </w:pPr>
      <w:r w:rsidRPr="005772EF">
        <w:tab/>
        <w:t xml:space="preserve">To conclude the discussion about the approach of skilled trade, it is important to indicate that there is </w:t>
      </w:r>
      <w:r w:rsidR="00F43EED" w:rsidRPr="005772EF">
        <w:t xml:space="preserve">a </w:t>
      </w:r>
      <w:r w:rsidRPr="005772EF">
        <w:t xml:space="preserve">need </w:t>
      </w:r>
      <w:r w:rsidR="00F43EED" w:rsidRPr="005772EF">
        <w:t>for</w:t>
      </w:r>
      <w:r w:rsidRPr="005772EF">
        <w:t xml:space="preserve"> offering equilibrium between the demand and supply of the skilled labor force. </w:t>
      </w:r>
      <w:r w:rsidR="002E3351" w:rsidRPr="005772EF">
        <w:t xml:space="preserve">It is recommended for the stakeholders to consider the potential reasons </w:t>
      </w:r>
      <w:r w:rsidR="00F43EED" w:rsidRPr="005772EF">
        <w:t>for</w:t>
      </w:r>
      <w:r w:rsidR="002E3351" w:rsidRPr="005772EF">
        <w:t xml:space="preserve"> the issue of shortage of skilled trade labor force and offer better practical measures for </w:t>
      </w:r>
      <w:r w:rsidR="00F43EED" w:rsidRPr="005772EF">
        <w:t xml:space="preserve">the </w:t>
      </w:r>
      <w:r w:rsidR="002E3351" w:rsidRPr="005772EF">
        <w:t>future.</w:t>
      </w:r>
      <w:r w:rsidR="00932EE8" w:rsidRPr="005772EF">
        <w:t xml:space="preserve"> </w:t>
      </w:r>
      <w:r w:rsidR="00EE47C3" w:rsidRPr="005772EF">
        <w:t xml:space="preserve">It is necessary to establish that technology is one essential part of the field of skilled trade. The concept of skilled trade profession can never </w:t>
      </w:r>
      <w:r w:rsidR="000D6E95" w:rsidRPr="005772EF">
        <w:t xml:space="preserve">perceive without the involvement of technology anymore due to the significance of technological instruments and tools in various paradigms. It is perceived that the phenomenon of technology both positively and negatively impact the operations of the field of skilled trade. It </w:t>
      </w:r>
      <w:r w:rsidR="00CC1A0A" w:rsidRPr="005772EF">
        <w:t>reduces</w:t>
      </w:r>
      <w:r w:rsidR="000D6E95" w:rsidRPr="005772EF">
        <w:t xml:space="preserve"> the chances of employment for </w:t>
      </w:r>
      <w:r w:rsidR="007376EF" w:rsidRPr="005772EF">
        <w:t xml:space="preserve">the </w:t>
      </w:r>
      <w:r w:rsidR="000D6E95" w:rsidRPr="005772EF">
        <w:t xml:space="preserve">skilled workforce that motivates them to transit their services in other fields. </w:t>
      </w:r>
      <w:r w:rsidR="00CC1A0A" w:rsidRPr="005772EF">
        <w:t xml:space="preserve">On </w:t>
      </w:r>
      <w:r w:rsidR="007376EF" w:rsidRPr="005772EF">
        <w:t>an</w:t>
      </w:r>
      <w:r w:rsidR="00CC1A0A" w:rsidRPr="005772EF">
        <w:t xml:space="preserve">other hand, the approach of technology has </w:t>
      </w:r>
      <w:r w:rsidR="007376EF" w:rsidRPr="005772EF">
        <w:t xml:space="preserve">a </w:t>
      </w:r>
      <w:r w:rsidR="00CC1A0A" w:rsidRPr="005772EF">
        <w:t xml:space="preserve">positive impact on the field when it comes to attainment of great results without any error. The paradigm of automation helps workers to perform their task in less time </w:t>
      </w:r>
      <w:r w:rsidR="00CB05FA" w:rsidRPr="005772EF">
        <w:t xml:space="preserve">and more appropriately. </w:t>
      </w:r>
    </w:p>
    <w:p w14:paraId="7554DE19" w14:textId="77777777" w:rsidR="00490558" w:rsidRPr="005772EF" w:rsidRDefault="00490558">
      <w:pPr>
        <w:spacing w:line="240" w:lineRule="auto"/>
        <w:ind w:firstLine="0"/>
      </w:pPr>
      <w:r w:rsidRPr="005772EF">
        <w:br w:type="page"/>
      </w:r>
    </w:p>
    <w:p w14:paraId="53D964C2" w14:textId="77777777" w:rsidR="005344DF" w:rsidRPr="005772EF" w:rsidRDefault="00490558" w:rsidP="00490558">
      <w:pPr>
        <w:ind w:firstLine="0"/>
        <w:jc w:val="center"/>
      </w:pPr>
      <w:r w:rsidRPr="005772EF">
        <w:lastRenderedPageBreak/>
        <w:t>References</w:t>
      </w:r>
    </w:p>
    <w:p w14:paraId="55FB5418" w14:textId="77777777" w:rsidR="00B82C09" w:rsidRPr="005772EF" w:rsidRDefault="00490558" w:rsidP="00B82C09">
      <w:pPr>
        <w:pStyle w:val="Bibliography"/>
      </w:pPr>
      <w:r w:rsidRPr="005772EF">
        <w:fldChar w:fldCharType="begin"/>
      </w:r>
      <w:r w:rsidRPr="005772EF">
        <w:instrText xml:space="preserve"> ADDIN ZOTERO_BIBL {"uncited":[],"omitted":[],"custom":[]} CSL_BIBLIOGRAPHY </w:instrText>
      </w:r>
      <w:r w:rsidRPr="005772EF">
        <w:fldChar w:fldCharType="separate"/>
      </w:r>
      <w:r w:rsidR="00B82C09" w:rsidRPr="005772EF">
        <w:t xml:space="preserve">Berik, G., &amp; Bilginsoy, C. (2002). Unions and Women’s Training for the Skilled Trades in the US. </w:t>
      </w:r>
      <w:r w:rsidR="00B82C09" w:rsidRPr="005772EF">
        <w:rPr>
          <w:i/>
          <w:iCs/>
        </w:rPr>
        <w:t>The Review of Black Political Economy</w:t>
      </w:r>
      <w:r w:rsidR="00B82C09" w:rsidRPr="005772EF">
        <w:t xml:space="preserve">, </w:t>
      </w:r>
      <w:r w:rsidR="00B82C09" w:rsidRPr="005772EF">
        <w:rPr>
          <w:i/>
          <w:iCs/>
        </w:rPr>
        <w:t>29</w:t>
      </w:r>
      <w:r w:rsidR="00B82C09" w:rsidRPr="005772EF">
        <w:t>(4), 97–122.</w:t>
      </w:r>
    </w:p>
    <w:p w14:paraId="25D612F5" w14:textId="77777777" w:rsidR="003E1B90" w:rsidRPr="005772EF" w:rsidRDefault="00A01EAF" w:rsidP="003E1B90">
      <w:hyperlink r:id="rId7" w:history="1">
        <w:r w:rsidR="003E1B90" w:rsidRPr="005772EF">
          <w:rPr>
            <w:rStyle w:val="Hyperlink"/>
            <w:color w:val="auto"/>
          </w:rPr>
          <w:t>https://www.researchgate.net/profile/Cihan_Bilginsoy/publication/227344844_Unions_and_women%27s_training_for_the_skilled_trades_in_the_US/links/54c938630cf2f0b56c21f66c/Unions-and-womens-training-for-the-skilled-trades-in-the-US.pdf</w:t>
        </w:r>
      </w:hyperlink>
    </w:p>
    <w:p w14:paraId="20A20C9C" w14:textId="77777777" w:rsidR="00B82C09" w:rsidRPr="005772EF" w:rsidRDefault="00B82C09" w:rsidP="00B82C09">
      <w:pPr>
        <w:pStyle w:val="Bibliography"/>
      </w:pPr>
      <w:r w:rsidRPr="005772EF">
        <w:t xml:space="preserve">Hipes, H., &amp; Marinoni, A. (2005). Skilled trades mentoring. </w:t>
      </w:r>
      <w:r w:rsidRPr="005772EF">
        <w:rPr>
          <w:i/>
          <w:iCs/>
        </w:rPr>
        <w:t>Benefits Compensation Digest</w:t>
      </w:r>
      <w:r w:rsidRPr="005772EF">
        <w:t xml:space="preserve">, </w:t>
      </w:r>
      <w:r w:rsidRPr="005772EF">
        <w:rPr>
          <w:i/>
          <w:iCs/>
        </w:rPr>
        <w:t>42</w:t>
      </w:r>
      <w:r w:rsidRPr="005772EF">
        <w:t>(8), 1–4.</w:t>
      </w:r>
    </w:p>
    <w:p w14:paraId="03CA7AB7" w14:textId="77777777" w:rsidR="00436E2E" w:rsidRPr="005772EF" w:rsidRDefault="00A01EAF" w:rsidP="00436E2E">
      <w:hyperlink r:id="rId8" w:history="1">
        <w:r w:rsidR="00436E2E" w:rsidRPr="005772EF">
          <w:rPr>
            <w:rStyle w:val="Hyperlink"/>
            <w:color w:val="auto"/>
          </w:rPr>
          <w:t>https://www.michiganbricklayers.org/assets/Articles%20and%20Resources/SkilledTradesMentoring_IFEBP.pdf</w:t>
        </w:r>
      </w:hyperlink>
    </w:p>
    <w:p w14:paraId="09D2813F" w14:textId="77777777" w:rsidR="00B82C09" w:rsidRPr="005772EF" w:rsidRDefault="00B82C09" w:rsidP="00B82C09">
      <w:pPr>
        <w:pStyle w:val="Bibliography"/>
      </w:pPr>
      <w:r w:rsidRPr="005772EF">
        <w:t>Mayersohn, N. (2017). Shortage of Auto Mechanics Has Dealerships Taking Action.</w:t>
      </w:r>
    </w:p>
    <w:p w14:paraId="6BB4FB4A" w14:textId="77777777" w:rsidR="007471AD" w:rsidRPr="005772EF" w:rsidRDefault="00A01EAF" w:rsidP="007471AD">
      <w:hyperlink r:id="rId9" w:history="1">
        <w:r w:rsidR="007471AD" w:rsidRPr="005772EF">
          <w:rPr>
            <w:rStyle w:val="Hyperlink"/>
            <w:color w:val="auto"/>
          </w:rPr>
          <w:t>https://www.nytimes.com/2017/04/27/automobiles/wheels/automobile-repair-jobs.html</w:t>
        </w:r>
      </w:hyperlink>
    </w:p>
    <w:p w14:paraId="191948EF" w14:textId="77777777" w:rsidR="00B82C09" w:rsidRPr="005772EF" w:rsidRDefault="00B82C09" w:rsidP="00D148F9">
      <w:pPr>
        <w:pStyle w:val="Bibliography"/>
      </w:pPr>
      <w:r w:rsidRPr="005772EF">
        <w:t xml:space="preserve">Watt, B. (2016). Skilled trades to university student: luck or courage? </w:t>
      </w:r>
      <w:r w:rsidRPr="005772EF">
        <w:rPr>
          <w:i/>
          <w:iCs/>
        </w:rPr>
        <w:t>Education+ Training</w:t>
      </w:r>
      <w:r w:rsidRPr="005772EF">
        <w:t xml:space="preserve">, </w:t>
      </w:r>
      <w:r w:rsidRPr="005772EF">
        <w:rPr>
          <w:i/>
          <w:iCs/>
        </w:rPr>
        <w:t>58</w:t>
      </w:r>
      <w:r w:rsidRPr="005772EF">
        <w:t>(6), 643–654.</w:t>
      </w:r>
    </w:p>
    <w:p w14:paraId="7A0FC6D2" w14:textId="77777777" w:rsidR="006D7894" w:rsidRPr="005772EF" w:rsidRDefault="00A01EAF" w:rsidP="006D7894">
      <w:hyperlink r:id="rId10" w:history="1">
        <w:r w:rsidR="006D7894" w:rsidRPr="005772EF">
          <w:rPr>
            <w:rStyle w:val="Hyperlink"/>
            <w:color w:val="auto"/>
          </w:rPr>
          <w:t>https://www.emeraldinsight.com/doi/abs/10.1108/ET-01-2016-0016</w:t>
        </w:r>
      </w:hyperlink>
    </w:p>
    <w:p w14:paraId="4A4B69DD" w14:textId="77777777" w:rsidR="00B82C09" w:rsidRPr="005772EF" w:rsidRDefault="00B82C09" w:rsidP="00D148F9">
      <w:pPr>
        <w:pStyle w:val="Bibliography"/>
      </w:pPr>
      <w:r w:rsidRPr="005772EF">
        <w:t>Wright, J. (2013). America’s Skilled Trades Dilemma: Shortage Loom As Most-In-Demand Group of Workers Ages.</w:t>
      </w:r>
    </w:p>
    <w:p w14:paraId="4A291BA0" w14:textId="77777777" w:rsidR="005256B0" w:rsidRPr="005772EF" w:rsidRDefault="00A01EAF" w:rsidP="00D148F9">
      <w:hyperlink r:id="rId11" w:anchor="171083446397" w:history="1">
        <w:r w:rsidR="00B97E34" w:rsidRPr="005772EF">
          <w:rPr>
            <w:rStyle w:val="Hyperlink"/>
            <w:color w:val="auto"/>
          </w:rPr>
          <w:t>https://www.forbes.com/sites/emsi/2013/03/07/americas-skilled-trades-dilemma-shortages-loom-as-most-in-demand-group-of-workers-ages/#171083446397</w:t>
        </w:r>
      </w:hyperlink>
      <w:r w:rsidR="00490558" w:rsidRPr="005772EF">
        <w:fldChar w:fldCharType="end"/>
      </w:r>
      <w:r w:rsidR="00080BD9" w:rsidRPr="005772EF">
        <w:t xml:space="preserve"> </w:t>
      </w:r>
    </w:p>
    <w:p w14:paraId="2615A8E3" w14:textId="77777777" w:rsidR="00080BD9" w:rsidRPr="005772EF" w:rsidRDefault="00080BD9" w:rsidP="003A32B3"/>
    <w:p w14:paraId="27FCC530" w14:textId="77777777" w:rsidR="003A32B3" w:rsidRPr="005772EF" w:rsidRDefault="003A32B3" w:rsidP="002314D3">
      <w:pPr>
        <w:jc w:val="center"/>
      </w:pPr>
    </w:p>
    <w:p w14:paraId="2725892C" w14:textId="77777777" w:rsidR="00771B85" w:rsidRPr="005772EF" w:rsidRDefault="00771B85" w:rsidP="002314D3"/>
    <w:sectPr w:rsidR="00771B85" w:rsidRPr="005772EF" w:rsidSect="004621FE">
      <w:headerReference w:type="even" r:id="rId12"/>
      <w:headerReference w:type="default" r:id="rId13"/>
      <w:headerReference w:type="first" r:id="rId14"/>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2C8EB" w14:textId="77777777" w:rsidR="00A01EAF" w:rsidRDefault="00A01EAF">
      <w:pPr>
        <w:spacing w:line="240" w:lineRule="auto"/>
      </w:pPr>
      <w:r>
        <w:separator/>
      </w:r>
    </w:p>
  </w:endnote>
  <w:endnote w:type="continuationSeparator" w:id="0">
    <w:p w14:paraId="7C74C830" w14:textId="77777777" w:rsidR="00A01EAF" w:rsidRDefault="00A01E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A1B2DB" w14:textId="77777777" w:rsidR="00A01EAF" w:rsidRDefault="00A01EAF">
      <w:pPr>
        <w:spacing w:line="240" w:lineRule="auto"/>
      </w:pPr>
      <w:r>
        <w:separator/>
      </w:r>
    </w:p>
  </w:footnote>
  <w:footnote w:type="continuationSeparator" w:id="0">
    <w:p w14:paraId="1E030739" w14:textId="77777777" w:rsidR="00A01EAF" w:rsidRDefault="00A01E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D201A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9669DD"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6B138"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48F9">
      <w:rPr>
        <w:rStyle w:val="PageNumber"/>
        <w:noProof/>
      </w:rPr>
      <w:t>10</w:t>
    </w:r>
    <w:r>
      <w:rPr>
        <w:rStyle w:val="PageNumber"/>
      </w:rPr>
      <w:fldChar w:fldCharType="end"/>
    </w:r>
  </w:p>
  <w:p w14:paraId="1AC9772E" w14:textId="77777777" w:rsidR="002A2A03" w:rsidRDefault="00B30A6E">
    <w:pPr>
      <w:pStyle w:val="Header"/>
      <w:ind w:right="360" w:firstLine="0"/>
    </w:pPr>
    <w:r>
      <w:t>ENGLISH</w:t>
    </w:r>
    <w:r>
      <w:tab/>
    </w:r>
    <w:r w:rsidR="002A2A03">
      <w:tab/>
    </w:r>
    <w:r w:rsidR="002A2A03">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516F8"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48F9">
      <w:rPr>
        <w:rStyle w:val="PageNumber"/>
        <w:noProof/>
      </w:rPr>
      <w:t>1</w:t>
    </w:r>
    <w:r>
      <w:rPr>
        <w:rStyle w:val="PageNumber"/>
      </w:rPr>
      <w:fldChar w:fldCharType="end"/>
    </w:r>
  </w:p>
  <w:p w14:paraId="4BFF0561" w14:textId="77777777" w:rsidR="002A2A03" w:rsidRDefault="002A2A03">
    <w:pPr>
      <w:ind w:right="360" w:firstLine="0"/>
    </w:pPr>
    <w:r>
      <w:t xml:space="preserve">Running </w:t>
    </w:r>
    <w:r w:rsidR="00AC5A6D">
      <w:t xml:space="preserve">head: </w:t>
    </w:r>
    <w:r w:rsidR="00B30A6E">
      <w:t>ENGLISH</w:t>
    </w:r>
    <w:r w:rsidR="00B30A6E">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MqwFANXvBzstAAAA"/>
  </w:docVars>
  <w:rsids>
    <w:rsidRoot w:val="00CF29F0"/>
    <w:rsid w:val="00001485"/>
    <w:rsid w:val="00002F17"/>
    <w:rsid w:val="00003DE3"/>
    <w:rsid w:val="00004D21"/>
    <w:rsid w:val="0000793A"/>
    <w:rsid w:val="00015999"/>
    <w:rsid w:val="00020F4A"/>
    <w:rsid w:val="00024E11"/>
    <w:rsid w:val="00025959"/>
    <w:rsid w:val="000359D0"/>
    <w:rsid w:val="00036A4E"/>
    <w:rsid w:val="00043EA7"/>
    <w:rsid w:val="00044CFB"/>
    <w:rsid w:val="00054667"/>
    <w:rsid w:val="000648A5"/>
    <w:rsid w:val="000704B3"/>
    <w:rsid w:val="000745D0"/>
    <w:rsid w:val="00080BD9"/>
    <w:rsid w:val="000830A7"/>
    <w:rsid w:val="000861DE"/>
    <w:rsid w:val="000867FD"/>
    <w:rsid w:val="00097DC2"/>
    <w:rsid w:val="000A1884"/>
    <w:rsid w:val="000A6946"/>
    <w:rsid w:val="000A78FA"/>
    <w:rsid w:val="000B0A32"/>
    <w:rsid w:val="000D6E95"/>
    <w:rsid w:val="000D7DA9"/>
    <w:rsid w:val="000E35B1"/>
    <w:rsid w:val="000F23BF"/>
    <w:rsid w:val="000F717D"/>
    <w:rsid w:val="00104BAF"/>
    <w:rsid w:val="0010684A"/>
    <w:rsid w:val="00107F3A"/>
    <w:rsid w:val="00130CC0"/>
    <w:rsid w:val="0013405B"/>
    <w:rsid w:val="0013470A"/>
    <w:rsid w:val="00141D2F"/>
    <w:rsid w:val="00150091"/>
    <w:rsid w:val="00155776"/>
    <w:rsid w:val="00167D3F"/>
    <w:rsid w:val="00172CF2"/>
    <w:rsid w:val="00176F0A"/>
    <w:rsid w:val="00180D95"/>
    <w:rsid w:val="00182859"/>
    <w:rsid w:val="00185BBD"/>
    <w:rsid w:val="00187654"/>
    <w:rsid w:val="00190134"/>
    <w:rsid w:val="001970B3"/>
    <w:rsid w:val="001970C6"/>
    <w:rsid w:val="001A0189"/>
    <w:rsid w:val="001A0828"/>
    <w:rsid w:val="001A0A79"/>
    <w:rsid w:val="001B0D17"/>
    <w:rsid w:val="001B2FF4"/>
    <w:rsid w:val="001B7DF1"/>
    <w:rsid w:val="001C1992"/>
    <w:rsid w:val="001C20CB"/>
    <w:rsid w:val="001C765B"/>
    <w:rsid w:val="001D1FE9"/>
    <w:rsid w:val="001D412A"/>
    <w:rsid w:val="001D48AE"/>
    <w:rsid w:val="001D676D"/>
    <w:rsid w:val="001E3624"/>
    <w:rsid w:val="001E4220"/>
    <w:rsid w:val="001F17A5"/>
    <w:rsid w:val="001F1B0C"/>
    <w:rsid w:val="00201326"/>
    <w:rsid w:val="002033EA"/>
    <w:rsid w:val="0020515F"/>
    <w:rsid w:val="002100CC"/>
    <w:rsid w:val="00221134"/>
    <w:rsid w:val="00221663"/>
    <w:rsid w:val="002314D3"/>
    <w:rsid w:val="00242822"/>
    <w:rsid w:val="0024491B"/>
    <w:rsid w:val="00246313"/>
    <w:rsid w:val="002469DB"/>
    <w:rsid w:val="00247C8C"/>
    <w:rsid w:val="00250F54"/>
    <w:rsid w:val="00256835"/>
    <w:rsid w:val="002610BA"/>
    <w:rsid w:val="002640AC"/>
    <w:rsid w:val="00271E20"/>
    <w:rsid w:val="00273696"/>
    <w:rsid w:val="00273803"/>
    <w:rsid w:val="00276308"/>
    <w:rsid w:val="00285460"/>
    <w:rsid w:val="00287871"/>
    <w:rsid w:val="00287ACE"/>
    <w:rsid w:val="0029095E"/>
    <w:rsid w:val="00296A8B"/>
    <w:rsid w:val="002A2A03"/>
    <w:rsid w:val="002A76D2"/>
    <w:rsid w:val="002B3C6E"/>
    <w:rsid w:val="002B4228"/>
    <w:rsid w:val="002B678C"/>
    <w:rsid w:val="002C2FEC"/>
    <w:rsid w:val="002C336D"/>
    <w:rsid w:val="002C369D"/>
    <w:rsid w:val="002C6450"/>
    <w:rsid w:val="002D024C"/>
    <w:rsid w:val="002D71E4"/>
    <w:rsid w:val="002E3351"/>
    <w:rsid w:val="002E4CB3"/>
    <w:rsid w:val="002F0B99"/>
    <w:rsid w:val="002F1C79"/>
    <w:rsid w:val="002F28E9"/>
    <w:rsid w:val="002F3985"/>
    <w:rsid w:val="002F4173"/>
    <w:rsid w:val="002F4E8E"/>
    <w:rsid w:val="002F5364"/>
    <w:rsid w:val="002F5499"/>
    <w:rsid w:val="002F5C6A"/>
    <w:rsid w:val="002F7C9C"/>
    <w:rsid w:val="003012B2"/>
    <w:rsid w:val="00301302"/>
    <w:rsid w:val="0030203B"/>
    <w:rsid w:val="00305FD1"/>
    <w:rsid w:val="003126BB"/>
    <w:rsid w:val="003134D1"/>
    <w:rsid w:val="00321E50"/>
    <w:rsid w:val="003267ED"/>
    <w:rsid w:val="00327735"/>
    <w:rsid w:val="0033565F"/>
    <w:rsid w:val="00355786"/>
    <w:rsid w:val="00360A34"/>
    <w:rsid w:val="003764B1"/>
    <w:rsid w:val="00380E5E"/>
    <w:rsid w:val="0038577E"/>
    <w:rsid w:val="003858D3"/>
    <w:rsid w:val="003861F5"/>
    <w:rsid w:val="00394DE8"/>
    <w:rsid w:val="00397895"/>
    <w:rsid w:val="003A32B3"/>
    <w:rsid w:val="003A3A7F"/>
    <w:rsid w:val="003A5D57"/>
    <w:rsid w:val="003A706A"/>
    <w:rsid w:val="003B06C2"/>
    <w:rsid w:val="003B11EA"/>
    <w:rsid w:val="003B196F"/>
    <w:rsid w:val="003B7A3F"/>
    <w:rsid w:val="003C08D3"/>
    <w:rsid w:val="003C13AB"/>
    <w:rsid w:val="003C16CC"/>
    <w:rsid w:val="003C334E"/>
    <w:rsid w:val="003C7227"/>
    <w:rsid w:val="003D485B"/>
    <w:rsid w:val="003E1B90"/>
    <w:rsid w:val="003E48BB"/>
    <w:rsid w:val="003F4F9A"/>
    <w:rsid w:val="003F70AF"/>
    <w:rsid w:val="00401062"/>
    <w:rsid w:val="004138C6"/>
    <w:rsid w:val="00420A44"/>
    <w:rsid w:val="00423C60"/>
    <w:rsid w:val="004257BE"/>
    <w:rsid w:val="00426471"/>
    <w:rsid w:val="00436E2E"/>
    <w:rsid w:val="00437ABB"/>
    <w:rsid w:val="00441410"/>
    <w:rsid w:val="0044179B"/>
    <w:rsid w:val="00443036"/>
    <w:rsid w:val="004450CA"/>
    <w:rsid w:val="004466B9"/>
    <w:rsid w:val="00453C5B"/>
    <w:rsid w:val="00461879"/>
    <w:rsid w:val="004621FE"/>
    <w:rsid w:val="00462941"/>
    <w:rsid w:val="00466F78"/>
    <w:rsid w:val="004670B1"/>
    <w:rsid w:val="00472121"/>
    <w:rsid w:val="0047610B"/>
    <w:rsid w:val="004811CA"/>
    <w:rsid w:val="00490558"/>
    <w:rsid w:val="00491626"/>
    <w:rsid w:val="00495649"/>
    <w:rsid w:val="00496C87"/>
    <w:rsid w:val="004A086D"/>
    <w:rsid w:val="004A12F5"/>
    <w:rsid w:val="004A2534"/>
    <w:rsid w:val="004A5654"/>
    <w:rsid w:val="004A6032"/>
    <w:rsid w:val="004A65F0"/>
    <w:rsid w:val="004B6244"/>
    <w:rsid w:val="004C611E"/>
    <w:rsid w:val="004D6675"/>
    <w:rsid w:val="004E34A6"/>
    <w:rsid w:val="004E4A5B"/>
    <w:rsid w:val="004E5B48"/>
    <w:rsid w:val="004F34AA"/>
    <w:rsid w:val="00503321"/>
    <w:rsid w:val="005115C7"/>
    <w:rsid w:val="005177EB"/>
    <w:rsid w:val="00517922"/>
    <w:rsid w:val="00524D18"/>
    <w:rsid w:val="005256B0"/>
    <w:rsid w:val="005277A6"/>
    <w:rsid w:val="00531A87"/>
    <w:rsid w:val="005344DF"/>
    <w:rsid w:val="00535D1B"/>
    <w:rsid w:val="0054017E"/>
    <w:rsid w:val="005440F3"/>
    <w:rsid w:val="00547439"/>
    <w:rsid w:val="00551F51"/>
    <w:rsid w:val="00563162"/>
    <w:rsid w:val="00567F1B"/>
    <w:rsid w:val="00570715"/>
    <w:rsid w:val="0057473A"/>
    <w:rsid w:val="005772EF"/>
    <w:rsid w:val="005775E6"/>
    <w:rsid w:val="005829BA"/>
    <w:rsid w:val="00583E3C"/>
    <w:rsid w:val="00585B37"/>
    <w:rsid w:val="005861EB"/>
    <w:rsid w:val="005A5714"/>
    <w:rsid w:val="005A57A7"/>
    <w:rsid w:val="005A5B05"/>
    <w:rsid w:val="005A7423"/>
    <w:rsid w:val="005B0DE5"/>
    <w:rsid w:val="005B1B0C"/>
    <w:rsid w:val="005B752E"/>
    <w:rsid w:val="005C6525"/>
    <w:rsid w:val="005D5503"/>
    <w:rsid w:val="005E168F"/>
    <w:rsid w:val="005E686C"/>
    <w:rsid w:val="005F2FAF"/>
    <w:rsid w:val="006032A2"/>
    <w:rsid w:val="00603CEF"/>
    <w:rsid w:val="00605203"/>
    <w:rsid w:val="006077F4"/>
    <w:rsid w:val="00613756"/>
    <w:rsid w:val="00615515"/>
    <w:rsid w:val="00622811"/>
    <w:rsid w:val="006240BD"/>
    <w:rsid w:val="006322F3"/>
    <w:rsid w:val="00632F4F"/>
    <w:rsid w:val="006449A6"/>
    <w:rsid w:val="00652F87"/>
    <w:rsid w:val="00656C72"/>
    <w:rsid w:val="00660CE1"/>
    <w:rsid w:val="00661C8A"/>
    <w:rsid w:val="006647DA"/>
    <w:rsid w:val="00664D93"/>
    <w:rsid w:val="006844DA"/>
    <w:rsid w:val="00690FB0"/>
    <w:rsid w:val="006911CC"/>
    <w:rsid w:val="00696BE9"/>
    <w:rsid w:val="006973F2"/>
    <w:rsid w:val="00697662"/>
    <w:rsid w:val="006A4ED3"/>
    <w:rsid w:val="006B4081"/>
    <w:rsid w:val="006B7D38"/>
    <w:rsid w:val="006D1DA9"/>
    <w:rsid w:val="006D6DB8"/>
    <w:rsid w:val="006D7894"/>
    <w:rsid w:val="006E4202"/>
    <w:rsid w:val="006E5BAF"/>
    <w:rsid w:val="00700E45"/>
    <w:rsid w:val="007018AD"/>
    <w:rsid w:val="007118C2"/>
    <w:rsid w:val="00723641"/>
    <w:rsid w:val="00731A7A"/>
    <w:rsid w:val="007376EF"/>
    <w:rsid w:val="007471AD"/>
    <w:rsid w:val="007549AB"/>
    <w:rsid w:val="00756D0B"/>
    <w:rsid w:val="00761BB8"/>
    <w:rsid w:val="00763263"/>
    <w:rsid w:val="00771B85"/>
    <w:rsid w:val="00785726"/>
    <w:rsid w:val="00786103"/>
    <w:rsid w:val="007946CA"/>
    <w:rsid w:val="007A4429"/>
    <w:rsid w:val="007A5859"/>
    <w:rsid w:val="007B6697"/>
    <w:rsid w:val="007C05B2"/>
    <w:rsid w:val="007C41FB"/>
    <w:rsid w:val="007C4B4F"/>
    <w:rsid w:val="007C7277"/>
    <w:rsid w:val="007D063D"/>
    <w:rsid w:val="007D123E"/>
    <w:rsid w:val="007D54C2"/>
    <w:rsid w:val="007D69CE"/>
    <w:rsid w:val="007E1881"/>
    <w:rsid w:val="007E32FF"/>
    <w:rsid w:val="007E6776"/>
    <w:rsid w:val="007F4402"/>
    <w:rsid w:val="00800336"/>
    <w:rsid w:val="00806728"/>
    <w:rsid w:val="00815F44"/>
    <w:rsid w:val="00822264"/>
    <w:rsid w:val="00822DC7"/>
    <w:rsid w:val="008247A3"/>
    <w:rsid w:val="00826456"/>
    <w:rsid w:val="008365F5"/>
    <w:rsid w:val="00840231"/>
    <w:rsid w:val="008425A4"/>
    <w:rsid w:val="00852BFF"/>
    <w:rsid w:val="00854169"/>
    <w:rsid w:val="00855307"/>
    <w:rsid w:val="00857514"/>
    <w:rsid w:val="0086112D"/>
    <w:rsid w:val="00864762"/>
    <w:rsid w:val="00864968"/>
    <w:rsid w:val="008664A0"/>
    <w:rsid w:val="00882114"/>
    <w:rsid w:val="008825A1"/>
    <w:rsid w:val="0088586C"/>
    <w:rsid w:val="008908C1"/>
    <w:rsid w:val="00896B6A"/>
    <w:rsid w:val="00897F7F"/>
    <w:rsid w:val="008B6BDE"/>
    <w:rsid w:val="008B772F"/>
    <w:rsid w:val="008B7F41"/>
    <w:rsid w:val="008C2CEB"/>
    <w:rsid w:val="008C379D"/>
    <w:rsid w:val="008D7664"/>
    <w:rsid w:val="008E12D0"/>
    <w:rsid w:val="008E7BD0"/>
    <w:rsid w:val="008F22F9"/>
    <w:rsid w:val="008F434D"/>
    <w:rsid w:val="00901A57"/>
    <w:rsid w:val="00903DE9"/>
    <w:rsid w:val="00905307"/>
    <w:rsid w:val="009171B6"/>
    <w:rsid w:val="00923378"/>
    <w:rsid w:val="00930646"/>
    <w:rsid w:val="00932EE8"/>
    <w:rsid w:val="009406D7"/>
    <w:rsid w:val="009440A9"/>
    <w:rsid w:val="009500DC"/>
    <w:rsid w:val="00951FCA"/>
    <w:rsid w:val="00952901"/>
    <w:rsid w:val="0095500C"/>
    <w:rsid w:val="0096099A"/>
    <w:rsid w:val="00962C90"/>
    <w:rsid w:val="00965BBF"/>
    <w:rsid w:val="009667EC"/>
    <w:rsid w:val="00971D8E"/>
    <w:rsid w:val="009816FD"/>
    <w:rsid w:val="0098796A"/>
    <w:rsid w:val="0099105F"/>
    <w:rsid w:val="009953B1"/>
    <w:rsid w:val="00995AC0"/>
    <w:rsid w:val="009A2D0A"/>
    <w:rsid w:val="009A78B8"/>
    <w:rsid w:val="009B234C"/>
    <w:rsid w:val="009C022C"/>
    <w:rsid w:val="009C1505"/>
    <w:rsid w:val="009C2A63"/>
    <w:rsid w:val="009D6C89"/>
    <w:rsid w:val="009E042F"/>
    <w:rsid w:val="009F4C5A"/>
    <w:rsid w:val="009F5EE3"/>
    <w:rsid w:val="009F74A4"/>
    <w:rsid w:val="009F7564"/>
    <w:rsid w:val="00A01574"/>
    <w:rsid w:val="00A01EAF"/>
    <w:rsid w:val="00A126CC"/>
    <w:rsid w:val="00A21019"/>
    <w:rsid w:val="00A317C6"/>
    <w:rsid w:val="00A33C54"/>
    <w:rsid w:val="00A37BA6"/>
    <w:rsid w:val="00A4020E"/>
    <w:rsid w:val="00A459FB"/>
    <w:rsid w:val="00A461E6"/>
    <w:rsid w:val="00A4686D"/>
    <w:rsid w:val="00A47E4F"/>
    <w:rsid w:val="00A47F4A"/>
    <w:rsid w:val="00A51120"/>
    <w:rsid w:val="00A54E9A"/>
    <w:rsid w:val="00A57422"/>
    <w:rsid w:val="00A63526"/>
    <w:rsid w:val="00A63C48"/>
    <w:rsid w:val="00A72BBB"/>
    <w:rsid w:val="00A8655F"/>
    <w:rsid w:val="00A9267F"/>
    <w:rsid w:val="00A959C2"/>
    <w:rsid w:val="00AA6A61"/>
    <w:rsid w:val="00AC2232"/>
    <w:rsid w:val="00AC5A6D"/>
    <w:rsid w:val="00AC7C4B"/>
    <w:rsid w:val="00AD3DDC"/>
    <w:rsid w:val="00AD5811"/>
    <w:rsid w:val="00AE1565"/>
    <w:rsid w:val="00AE262E"/>
    <w:rsid w:val="00AE374E"/>
    <w:rsid w:val="00AE66EE"/>
    <w:rsid w:val="00AF1AF3"/>
    <w:rsid w:val="00B10DEC"/>
    <w:rsid w:val="00B144BB"/>
    <w:rsid w:val="00B30934"/>
    <w:rsid w:val="00B30A6E"/>
    <w:rsid w:val="00B32805"/>
    <w:rsid w:val="00B33722"/>
    <w:rsid w:val="00B34319"/>
    <w:rsid w:val="00B3590D"/>
    <w:rsid w:val="00B40483"/>
    <w:rsid w:val="00B40B89"/>
    <w:rsid w:val="00B447D1"/>
    <w:rsid w:val="00B44949"/>
    <w:rsid w:val="00B466E8"/>
    <w:rsid w:val="00B50760"/>
    <w:rsid w:val="00B600F2"/>
    <w:rsid w:val="00B60C43"/>
    <w:rsid w:val="00B75ED3"/>
    <w:rsid w:val="00B82C09"/>
    <w:rsid w:val="00B97E34"/>
    <w:rsid w:val="00BA01CB"/>
    <w:rsid w:val="00BA5880"/>
    <w:rsid w:val="00BB09ED"/>
    <w:rsid w:val="00BC2487"/>
    <w:rsid w:val="00BD193B"/>
    <w:rsid w:val="00BD6181"/>
    <w:rsid w:val="00BD6F31"/>
    <w:rsid w:val="00BF3C39"/>
    <w:rsid w:val="00C01B62"/>
    <w:rsid w:val="00C01FF7"/>
    <w:rsid w:val="00C07F65"/>
    <w:rsid w:val="00C10916"/>
    <w:rsid w:val="00C121D8"/>
    <w:rsid w:val="00C147FB"/>
    <w:rsid w:val="00C177C8"/>
    <w:rsid w:val="00C17BBF"/>
    <w:rsid w:val="00C21801"/>
    <w:rsid w:val="00C24CBB"/>
    <w:rsid w:val="00C24E13"/>
    <w:rsid w:val="00C25153"/>
    <w:rsid w:val="00C33C45"/>
    <w:rsid w:val="00C404C4"/>
    <w:rsid w:val="00C444C9"/>
    <w:rsid w:val="00C4635A"/>
    <w:rsid w:val="00C47B78"/>
    <w:rsid w:val="00C539F8"/>
    <w:rsid w:val="00C5468D"/>
    <w:rsid w:val="00C60CB3"/>
    <w:rsid w:val="00C67138"/>
    <w:rsid w:val="00C67A3F"/>
    <w:rsid w:val="00C753FC"/>
    <w:rsid w:val="00C76088"/>
    <w:rsid w:val="00C76D48"/>
    <w:rsid w:val="00C80559"/>
    <w:rsid w:val="00C82A8F"/>
    <w:rsid w:val="00C86A0C"/>
    <w:rsid w:val="00C86AC5"/>
    <w:rsid w:val="00C93892"/>
    <w:rsid w:val="00CA42AA"/>
    <w:rsid w:val="00CA7352"/>
    <w:rsid w:val="00CB05FA"/>
    <w:rsid w:val="00CB0D9B"/>
    <w:rsid w:val="00CB2D30"/>
    <w:rsid w:val="00CC1A0A"/>
    <w:rsid w:val="00CC26CB"/>
    <w:rsid w:val="00CC79B8"/>
    <w:rsid w:val="00CD106C"/>
    <w:rsid w:val="00CE6360"/>
    <w:rsid w:val="00CF29F0"/>
    <w:rsid w:val="00CF6604"/>
    <w:rsid w:val="00CF73C6"/>
    <w:rsid w:val="00D051FB"/>
    <w:rsid w:val="00D148F9"/>
    <w:rsid w:val="00D30222"/>
    <w:rsid w:val="00D51351"/>
    <w:rsid w:val="00D56B3B"/>
    <w:rsid w:val="00D62B62"/>
    <w:rsid w:val="00D63F89"/>
    <w:rsid w:val="00D64682"/>
    <w:rsid w:val="00D64E9B"/>
    <w:rsid w:val="00D7069A"/>
    <w:rsid w:val="00D73D88"/>
    <w:rsid w:val="00D764AE"/>
    <w:rsid w:val="00D76D22"/>
    <w:rsid w:val="00D80B0D"/>
    <w:rsid w:val="00D83AF9"/>
    <w:rsid w:val="00D84ADD"/>
    <w:rsid w:val="00D84DB9"/>
    <w:rsid w:val="00D97FCE"/>
    <w:rsid w:val="00DA581E"/>
    <w:rsid w:val="00DB487A"/>
    <w:rsid w:val="00DB4A5F"/>
    <w:rsid w:val="00DB5C88"/>
    <w:rsid w:val="00DC71BA"/>
    <w:rsid w:val="00DD1645"/>
    <w:rsid w:val="00DD178F"/>
    <w:rsid w:val="00DD4DF6"/>
    <w:rsid w:val="00DD5EF9"/>
    <w:rsid w:val="00DE0605"/>
    <w:rsid w:val="00DE1DA7"/>
    <w:rsid w:val="00DE5A52"/>
    <w:rsid w:val="00DF49D6"/>
    <w:rsid w:val="00E04005"/>
    <w:rsid w:val="00E04E44"/>
    <w:rsid w:val="00E1253A"/>
    <w:rsid w:val="00E21E84"/>
    <w:rsid w:val="00E22CEC"/>
    <w:rsid w:val="00E24063"/>
    <w:rsid w:val="00E24A0F"/>
    <w:rsid w:val="00E26E2E"/>
    <w:rsid w:val="00E30080"/>
    <w:rsid w:val="00E30914"/>
    <w:rsid w:val="00E319D5"/>
    <w:rsid w:val="00E3639F"/>
    <w:rsid w:val="00E405AE"/>
    <w:rsid w:val="00E42C6D"/>
    <w:rsid w:val="00E45C00"/>
    <w:rsid w:val="00E463C2"/>
    <w:rsid w:val="00E55BDB"/>
    <w:rsid w:val="00E66452"/>
    <w:rsid w:val="00E77B99"/>
    <w:rsid w:val="00E963DC"/>
    <w:rsid w:val="00EA3B28"/>
    <w:rsid w:val="00EB3B71"/>
    <w:rsid w:val="00EB6899"/>
    <w:rsid w:val="00EC261B"/>
    <w:rsid w:val="00EC3126"/>
    <w:rsid w:val="00EC71DA"/>
    <w:rsid w:val="00ED227C"/>
    <w:rsid w:val="00EE47C3"/>
    <w:rsid w:val="00EF08E3"/>
    <w:rsid w:val="00F040A1"/>
    <w:rsid w:val="00F0593A"/>
    <w:rsid w:val="00F06CB6"/>
    <w:rsid w:val="00F07A18"/>
    <w:rsid w:val="00F12AEA"/>
    <w:rsid w:val="00F254DC"/>
    <w:rsid w:val="00F26782"/>
    <w:rsid w:val="00F3248C"/>
    <w:rsid w:val="00F34E06"/>
    <w:rsid w:val="00F37911"/>
    <w:rsid w:val="00F41C54"/>
    <w:rsid w:val="00F42F66"/>
    <w:rsid w:val="00F43A2B"/>
    <w:rsid w:val="00F43EED"/>
    <w:rsid w:val="00F45266"/>
    <w:rsid w:val="00F52E4F"/>
    <w:rsid w:val="00F52FBE"/>
    <w:rsid w:val="00F74180"/>
    <w:rsid w:val="00F768B8"/>
    <w:rsid w:val="00F82368"/>
    <w:rsid w:val="00F83D5E"/>
    <w:rsid w:val="00F9768C"/>
    <w:rsid w:val="00F97894"/>
    <w:rsid w:val="00FA51F7"/>
    <w:rsid w:val="00FB21BA"/>
    <w:rsid w:val="00FB38C2"/>
    <w:rsid w:val="00FB43CB"/>
    <w:rsid w:val="00FB5225"/>
    <w:rsid w:val="00FC57AA"/>
    <w:rsid w:val="00FD06C4"/>
    <w:rsid w:val="00FD183C"/>
    <w:rsid w:val="00FE3C50"/>
    <w:rsid w:val="00FE44A3"/>
    <w:rsid w:val="00FE4897"/>
    <w:rsid w:val="00FF49EF"/>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92BECC"/>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michiganbricklayers.org/assets/Articles%20and%20Resources/SkilledTradesMentoring_IFEBP.pdf"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researchgate.net/profile/Cihan_Bilginsoy/publication/227344844_Unions_and_women%27s_training_for_the_skilled_trades_in_the_US/links/54c938630cf2f0b56c21f66c/Unions-and-womens-training-for-the-skilled-trades-in-the-US.pdf"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forbes.com/sites/emsi/2013/03/07/americas-skilled-trades-dilemma-shortages-loom-as-most-in-demand-group-of-workers-ages/"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emeraldinsight.com/doi/abs/10.1108/ET-01-2016-0016" TargetMode="External"/><Relationship Id="rId4" Type="http://schemas.openxmlformats.org/officeDocument/2006/relationships/webSettings" Target="webSettings.xml"/><Relationship Id="rId9" Type="http://schemas.openxmlformats.org/officeDocument/2006/relationships/hyperlink" Target="https://www.nytimes.com/2017/04/27/automobiles/wheels/automobile-repair-jobs.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9</TotalTime>
  <Pages>10</Pages>
  <Words>3268</Words>
  <Characters>1863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185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541</cp:revision>
  <dcterms:created xsi:type="dcterms:W3CDTF">2017-11-06T10:21:00Z</dcterms:created>
  <dcterms:modified xsi:type="dcterms:W3CDTF">2019-04-10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5qJNIAZ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